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r w:rsidRPr="007814B5">
        <w:rPr>
          <w:rFonts w:ascii="Times New Roman" w:hAnsi="Times New Roman" w:cs="Times New Roman"/>
        </w:rPr>
        <w:t xml:space="preserve">Vorschlag 1: </w:t>
      </w:r>
    </w:p>
    <w:p w14:paraId="4559ED4F" w14:textId="1BB35FDB"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r w:rsidRPr="007814B5">
        <w:rPr>
          <w:rFonts w:ascii="Times New Roman" w:hAnsi="Times New Roman" w:cs="Times New Roman"/>
        </w:rPr>
        <w:t xml:space="preserve">Vorschlag 2: </w:t>
      </w:r>
    </w:p>
    <w:p w14:paraId="7884E8B4" w14:textId="3F5DB2EF" w:rsidR="0017154C" w:rsidRPr="006F0D88" w:rsidRDefault="00580D8C" w:rsidP="006F0D88">
      <w:pPr>
        <w:pStyle w:val="Titel"/>
        <w:rPr>
          <w:rFonts w:ascii="Times New Roman" w:hAnsi="Times New Roman" w:cs="Times New Roman"/>
          <w:color w:val="DBDBDB" w:themeColor="accent3" w:themeTint="66"/>
          <w:sz w:val="24"/>
          <w:szCs w:val="24"/>
        </w:rPr>
      </w:pPr>
      <w:r w:rsidRPr="00580D8C">
        <w:rPr>
          <w:rFonts w:ascii="Times New Roman" w:hAnsi="Times New Roman" w:cs="Times New Roman"/>
          <w:sz w:val="24"/>
          <w:szCs w:val="24"/>
        </w:rPr>
        <w:t>Mastering the Classroom</w:t>
      </w:r>
      <w:r>
        <w:rPr>
          <w:rFonts w:ascii="Times New Roman" w:hAnsi="Times New Roman" w:cs="Times New Roman"/>
          <w:sz w:val="24"/>
          <w:szCs w:val="24"/>
        </w:rPr>
        <w:t xml:space="preserve"> -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in a Laboratory S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306C9C05"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2EEAE998"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r w:rsidRPr="002A6E1F">
        <w:rPr>
          <w:rFonts w:ascii="Times New Roman" w:hAnsi="Times New Roman" w:cs="Times New Roman"/>
          <w:sz w:val="24"/>
          <w:szCs w:val="24"/>
        </w:rPr>
        <w:t>ProVisioNET</w:t>
      </w:r>
      <w:r w:rsidRPr="00834488">
        <w:rPr>
          <w:rFonts w:ascii="Times New Roman" w:hAnsi="Times New Roman" w:cs="Times New Roman"/>
          <w:sz w:val="24"/>
          <w:szCs w:val="24"/>
        </w:rPr>
        <w:t>)</w:t>
      </w:r>
      <w:r w:rsidR="005F0ED6">
        <w:rPr>
          <w:rFonts w:ascii="Times New Roman" w:hAnsi="Times New Roman" w:cs="Times New Roman"/>
          <w:sz w:val="24"/>
          <w:szCs w:val="24"/>
        </w:rPr>
        <w:t>.</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77777777"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addressed five research question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4637C01" w14:textId="77BCC7AA" w:rsidR="00910837" w:rsidRDefault="00D65BB6" w:rsidP="00910837">
      <w:pPr>
        <w:pStyle w:val="Listenabsatz"/>
        <w:ind w:left="0"/>
        <w:rPr>
          <w:rFonts w:ascii="Times New Roman" w:hAnsi="Times New Roman" w:cs="Times New Roman"/>
          <w:sz w:val="24"/>
          <w:szCs w:val="24"/>
        </w:rPr>
      </w:pPr>
      <w:r w:rsidRPr="00D65BB6">
        <w:rPr>
          <w:rFonts w:ascii="Times New Roman" w:hAnsi="Times New Roman" w:cs="Times New Roman"/>
          <w:b/>
          <w:bCs/>
          <w:sz w:val="24"/>
          <w:szCs w:val="24"/>
        </w:rPr>
        <w:t>Research question 1:</w:t>
      </w:r>
      <w:r>
        <w:rPr>
          <w:rFonts w:ascii="Times New Roman" w:hAnsi="Times New Roman" w:cs="Times New Roman"/>
          <w:sz w:val="24"/>
          <w:szCs w:val="24"/>
        </w:rPr>
        <w:t xml:space="preserve"> </w:t>
      </w:r>
      <w:r w:rsidR="004C4C15">
        <w:rPr>
          <w:rFonts w:ascii="Times New Roman" w:hAnsi="Times New Roman" w:cs="Times New Roman"/>
          <w:sz w:val="24"/>
          <w:szCs w:val="24"/>
        </w:rPr>
        <w:t>W</w:t>
      </w:r>
      <w:r w:rsidR="004C4C15" w:rsidRPr="004C4C15">
        <w:rPr>
          <w:rFonts w:ascii="Times New Roman" w:hAnsi="Times New Roman" w:cs="Times New Roman"/>
          <w:sz w:val="24"/>
          <w:szCs w:val="24"/>
        </w:rPr>
        <w:t xml:space="preserve">here </w:t>
      </w:r>
      <w:r w:rsidRPr="00D65BB6">
        <w:rPr>
          <w:rFonts w:ascii="Times New Roman" w:hAnsi="Times New Roman" w:cs="Times New Roman"/>
          <w:sz w:val="24"/>
          <w:szCs w:val="24"/>
        </w:rPr>
        <w:t xml:space="preserve">do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Pr="00D65BB6">
        <w:rPr>
          <w:rFonts w:ascii="Times New Roman" w:hAnsi="Times New Roman" w:cs="Times New Roman"/>
          <w:sz w:val="24"/>
          <w:szCs w:val="24"/>
        </w:rPr>
        <w:t>during classroom interactions in a lab-based micro-teaching unit, lasting approximately 15 minutes</w:t>
      </w:r>
      <w:r w:rsidR="003B25BF">
        <w:rPr>
          <w:rFonts w:ascii="Times New Roman" w:hAnsi="Times New Roman" w:cs="Times New Roman"/>
          <w:sz w:val="24"/>
          <w:szCs w:val="24"/>
        </w:rPr>
        <w:t>?</w:t>
      </w:r>
      <w:r w:rsidRPr="00D65BB6">
        <w:rPr>
          <w:rFonts w:ascii="Times New Roman" w:hAnsi="Times New Roman" w:cs="Times New Roman"/>
          <w:sz w:val="24"/>
          <w:szCs w:val="24"/>
        </w:rPr>
        <w:t xml:space="preserve"> Tentatively, teachers focused most frequently and for the longest durations on students, as this area was deemed the most relevant in the given classroom scenario. </w:t>
      </w:r>
      <w:r w:rsidR="003B61A9" w:rsidRPr="003B61A9">
        <w:rPr>
          <w:rFonts w:ascii="Times New Roman" w:hAnsi="Times New Roman" w:cs="Times New Roman"/>
          <w:sz w:val="24"/>
          <w:szCs w:val="24"/>
        </w:rPr>
        <w:t xml:space="preserve">This exploration was descriptive and the percentage of fixation duration was used as the primary measure, as it offered a more intuitive visualization of attention distribution over time. </w:t>
      </w:r>
    </w:p>
    <w:p w14:paraId="73C79C2E" w14:textId="70948D7E" w:rsidR="00910837" w:rsidRPr="00910837" w:rsidRDefault="00910837" w:rsidP="00910837">
      <w:pPr>
        <w:pStyle w:val="Listenabsatz"/>
        <w:ind w:left="0"/>
        <w:rPr>
          <w:rFonts w:ascii="Times New Roman" w:hAnsi="Times New Roman" w:cs="Times New Roman"/>
          <w:sz w:val="24"/>
          <w:szCs w:val="24"/>
        </w:rPr>
      </w:pPr>
      <w:r w:rsidRPr="00910837">
        <w:rPr>
          <w:rFonts w:ascii="Times New Roman" w:hAnsi="Times New Roman" w:cs="Times New Roman"/>
          <w:b/>
          <w:bCs/>
          <w:sz w:val="24"/>
          <w:szCs w:val="24"/>
        </w:rPr>
        <w:t xml:space="preserve">Research question 2: </w:t>
      </w:r>
      <w:r w:rsidRPr="00910837">
        <w:rPr>
          <w:rFonts w:ascii="Times New Roman" w:hAnsi="Times New Roman" w:cs="Times New Roman"/>
          <w:sz w:val="24"/>
          <w:szCs w:val="24"/>
        </w:rPr>
        <w:t>How do expertise differences manifest in gaze behavior? This question examined whether experienced teachers exhibit more efficient gaze behavior compared to inexperienced teachers, hypothesizing the following: Compared to inexperienced, experienced teachers have lower Gaze Relational Index (GRI) values for the entire micro-teaching unit (</w:t>
      </w:r>
      <w:r w:rsidRPr="00910837">
        <w:rPr>
          <w:rFonts w:ascii="Times New Roman" w:hAnsi="Times New Roman" w:cs="Times New Roman"/>
          <w:b/>
          <w:bCs/>
          <w:sz w:val="24"/>
          <w:szCs w:val="24"/>
        </w:rPr>
        <w:t>Hypothesis 2a</w:t>
      </w:r>
      <w:r w:rsidRPr="00910837">
        <w:rPr>
          <w:rFonts w:ascii="Times New Roman" w:hAnsi="Times New Roman" w:cs="Times New Roman"/>
          <w:sz w:val="24"/>
          <w:szCs w:val="24"/>
        </w:rPr>
        <w:t xml:space="preserve">), focus more frequently on students with higher number of fixations per minute on </w:t>
      </w:r>
      <w:r w:rsidR="004B4367">
        <w:rPr>
          <w:rFonts w:ascii="Times New Roman" w:hAnsi="Times New Roman" w:cs="Times New Roman"/>
          <w:sz w:val="24"/>
          <w:szCs w:val="24"/>
        </w:rPr>
        <w:t>relevant areas such as the three students</w:t>
      </w:r>
      <w:r w:rsidRPr="00910837">
        <w:rPr>
          <w:rFonts w:ascii="Times New Roman" w:hAnsi="Times New Roman" w:cs="Times New Roman"/>
          <w:sz w:val="24"/>
          <w:szCs w:val="24"/>
        </w:rPr>
        <w:t xml:space="preserve"> (</w:t>
      </w:r>
      <w:r w:rsidRPr="00910837">
        <w:rPr>
          <w:rFonts w:ascii="Times New Roman" w:hAnsi="Times New Roman" w:cs="Times New Roman"/>
          <w:b/>
          <w:bCs/>
          <w:sz w:val="24"/>
          <w:szCs w:val="24"/>
        </w:rPr>
        <w:t>Hypothesis 2b</w:t>
      </w:r>
      <w:r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and detect disruptions more quickly, reflected in shorter noticing speed for students performing the disruption</w:t>
      </w:r>
      <w:r w:rsidR="00DC117A">
        <w:rPr>
          <w:rFonts w:ascii="Times New Roman" w:hAnsi="Times New Roman" w:cs="Times New Roman"/>
          <w:sz w:val="24"/>
          <w:szCs w:val="24"/>
        </w:rPr>
        <w:t xml:space="preserve"> </w:t>
      </w:r>
      <w:r w:rsidRPr="00910837">
        <w:rPr>
          <w:rFonts w:ascii="Times New Roman" w:hAnsi="Times New Roman" w:cs="Times New Roman"/>
          <w:sz w:val="24"/>
          <w:szCs w:val="24"/>
        </w:rPr>
        <w:t>(</w:t>
      </w:r>
      <w:r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 xml:space="preserve">disruption category affect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 xml:space="preserve">lack of eagerness to learn) </w:t>
      </w:r>
      <w:r w:rsidR="009C78ED" w:rsidRPr="002530C5">
        <w:rPr>
          <w:rFonts w:ascii="Times New Roman" w:hAnsi="Times New Roman" w:cs="Times New Roman"/>
          <w:sz w:val="24"/>
          <w:szCs w:val="24"/>
        </w:rPr>
        <w:lastRenderedPageBreak/>
        <w:t>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How do expertise differences manifest in traditional 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1"/>
      <w:r w:rsidR="00E11AFF" w:rsidRPr="00E11AFF">
        <w:rPr>
          <w:rFonts w:ascii="Times New Roman" w:hAnsi="Times New Roman" w:cs="Times New Roman"/>
          <w:sz w:val="24"/>
          <w:szCs w:val="24"/>
        </w:rPr>
        <w:t>higher scores on classroom management measures</w:t>
      </w:r>
      <w:commentRangeEnd w:id="1"/>
      <w:r w:rsidR="00146C9B">
        <w:rPr>
          <w:rStyle w:val="Kommentarzeichen"/>
        </w:rPr>
        <w:commentReference w:id="1"/>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lastRenderedPageBreak/>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2. Staatsexamen)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Among these teachers, 10% taught at primary schools, 85% at secondary schools, and 5% at vocational schools. Furthermore, 52% were also involved in secondary teaching roles, such as university lecturers, main training supervisors for trainee teachers, or subject advisers.</w:t>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w:t>
      </w:r>
      <w:r w:rsidRPr="0076259F">
        <w:rPr>
          <w:rFonts w:ascii="Times New Roman" w:eastAsia="Times New Roman" w:hAnsi="Times New Roman" w:cs="Times New Roman"/>
          <w:color w:val="000000" w:themeColor="text1"/>
          <w:sz w:val="24"/>
          <w:szCs w:val="24"/>
          <w:lang w:eastAsia="de-DE"/>
        </w:rPr>
        <w:lastRenderedPageBreak/>
        <w:t>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Name Juggling</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69DEBD95"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lastRenderedPageBreak/>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2"/>
      <w:commentRangeStart w:id="3"/>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2"/>
      <w:r w:rsidR="00A44A61">
        <w:rPr>
          <w:rStyle w:val="Kommentarzeichen"/>
        </w:rPr>
        <w:commentReference w:id="2"/>
      </w:r>
      <w:commentRangeEnd w:id="3"/>
      <w:r w:rsidR="00FE475A">
        <w:rPr>
          <w:rStyle w:val="Kommentarzeichen"/>
        </w:rPr>
        <w:commentReference w:id="3"/>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Teachers wore a binocular Tobii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7EFFA79E" w:rsidR="009341F6" w:rsidRPr="009341F6" w:rsidRDefault="00753189" w:rsidP="009341F6">
      <w:pPr>
        <w:ind w:firstLine="0"/>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Gaze Behavior </w:t>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4"/>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4"/>
      <w:r w:rsidR="00C336B9">
        <w:rPr>
          <w:rStyle w:val="Kommentarzeichen"/>
        </w:rPr>
        <w:commentReference w:id="4"/>
      </w:r>
      <w:r w:rsidRPr="00743146">
        <w:rPr>
          <w:rFonts w:ascii="Times New Roman" w:eastAsia="Times New Roman" w:hAnsi="Times New Roman" w:cs="Times New Roman"/>
          <w:sz w:val="24"/>
          <w:szCs w:val="24"/>
          <w:lang w:eastAsia="de-DE"/>
        </w:rPr>
        <w:t xml:space="preserve">Specifically, the total fixation count was summed across all global AOI, including students, teacher material, student desks, and other classroom areas. This sum was then divided </w:t>
      </w:r>
      <w:r w:rsidRPr="00743146">
        <w:rPr>
          <w:rFonts w:ascii="Times New Roman" w:eastAsia="Times New Roman" w:hAnsi="Times New Roman" w:cs="Times New Roman"/>
          <w:sz w:val="24"/>
          <w:szCs w:val="24"/>
          <w:lang w:eastAsia="de-DE"/>
        </w:rPr>
        <w:lastRenderedPageBreak/>
        <w:t>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02322C23"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00855ECA">
        <w:rPr>
          <w:rFonts w:ascii="Times New Roman" w:eastAsia="Times New Roman" w:hAnsi="Times New Roman" w:cs="Times New Roman"/>
          <w:sz w:val="24"/>
          <w:szCs w:val="24"/>
          <w:lang w:eastAsia="de-DE"/>
        </w:rPr>
        <w:t xml:space="preserve"> and again, </w:t>
      </w:r>
      <w:r w:rsidR="00855ECA"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xml:space="preserve">. Data were filtered to include </w:t>
      </w:r>
      <w:r w:rsidR="006C6083" w:rsidRPr="006C6083">
        <w:rPr>
          <w:rFonts w:ascii="Times New Roman" w:eastAsia="Times New Roman" w:hAnsi="Times New Roman" w:cs="Times New Roman"/>
          <w:sz w:val="24"/>
          <w:szCs w:val="24"/>
          <w:lang w:eastAsia="de-DE"/>
        </w:rPr>
        <w:lastRenderedPageBreak/>
        <w:t>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or exceeded 30 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p>
    <w:p w14:paraId="620D6539" w14:textId="4C56EF93"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r w:rsidR="00882EA1">
        <w:rPr>
          <w:rFonts w:ascii="Times New Roman" w:hAnsi="Times New Roman" w:cs="Times New Roman"/>
          <w:color w:val="000000" w:themeColor="text1"/>
          <w:sz w:val="24"/>
          <w:szCs w:val="24"/>
          <w:lang w:eastAsia="de-DE"/>
        </w:rPr>
        <w:t>Disruption and Confidence Ratings</w:t>
      </w:r>
      <w:r w:rsidR="00882EA1" w:rsidRPr="00391141">
        <w:rPr>
          <w:rFonts w:ascii="Times New Roman" w:hAnsi="Times New Roman" w:cs="Times New Roman"/>
          <w:color w:val="000000" w:themeColor="text1"/>
          <w:sz w:val="24"/>
          <w:szCs w:val="24"/>
          <w:lang w:eastAsia="de-DE"/>
        </w:rPr>
        <w:t xml:space="preserve"> </w:t>
      </w:r>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r w:rsidRPr="0059756E">
        <w:rPr>
          <w:rFonts w:ascii="Times New Roman" w:eastAsia="Times New Roman" w:hAnsi="Times New Roman" w:cs="Times New Roman"/>
          <w:i/>
          <w:iCs/>
          <w:color w:val="000000" w:themeColor="text1"/>
          <w:sz w:val="24"/>
          <w:szCs w:val="24"/>
          <w:lang w:eastAsia="de-DE"/>
        </w:rPr>
        <w:t xml:space="preserve">ProVisioNET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r w:rsidRPr="003E0E1E">
        <w:rPr>
          <w:rFonts w:ascii="Times New Roman" w:eastAsia="Times New Roman" w:hAnsi="Times New Roman" w:cs="Times New Roman"/>
          <w:color w:val="000000" w:themeColor="text1"/>
          <w:sz w:val="24"/>
          <w:szCs w:val="24"/>
          <w:lang w:eastAsia="de-DE"/>
        </w:rPr>
        <w:t xml:space="preserve">Tobii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Tobii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Tobii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4B05D676"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effect size estimation.</w:t>
      </w:r>
    </w:p>
    <w:p w14:paraId="603D26FE" w14:textId="2D19B81D" w:rsidR="00C0440E" w:rsidRDefault="00AB5199" w:rsidP="00A86D8F">
      <w:pPr>
        <w:rPr>
          <w:rFonts w:ascii="Times New Roman" w:hAnsi="Times New Roman" w:cs="Times New Roman"/>
          <w:sz w:val="24"/>
          <w:szCs w:val="24"/>
          <w:lang w:eastAsia="de-DE"/>
        </w:rPr>
      </w:pPr>
      <w:r w:rsidRPr="00AB5199">
        <w:rPr>
          <w:rFonts w:ascii="Times New Roman" w:hAnsi="Times New Roman" w:cs="Times New Roman"/>
          <w:sz w:val="24"/>
          <w:szCs w:val="24"/>
          <w:lang w:eastAsia="de-DE"/>
        </w:rPr>
        <w:t>To examine differences in conventional classroom management measures between experienced and inexperienced teachers</w:t>
      </w:r>
      <w:r>
        <w:rPr>
          <w:rFonts w:ascii="Times New Roman" w:hAnsi="Times New Roman" w:cs="Times New Roman"/>
          <w:sz w:val="24"/>
          <w:szCs w:val="24"/>
          <w:lang w:eastAsia="de-DE"/>
        </w:rPr>
        <w:t xml:space="preserve"> (</w:t>
      </w:r>
      <w:r w:rsidRPr="00EB16E6">
        <w:rPr>
          <w:rFonts w:ascii="Times New Roman" w:hAnsi="Times New Roman" w:cs="Times New Roman"/>
          <w:b/>
          <w:bCs/>
          <w:sz w:val="24"/>
          <w:szCs w:val="24"/>
          <w:lang w:eastAsia="de-DE"/>
        </w:rPr>
        <w:t>Hyp</w:t>
      </w:r>
      <w:r w:rsidR="00EB16E6" w:rsidRPr="00EB16E6">
        <w:rPr>
          <w:rFonts w:ascii="Times New Roman" w:hAnsi="Times New Roman" w:cs="Times New Roman"/>
          <w:b/>
          <w:bCs/>
          <w:sz w:val="24"/>
          <w:szCs w:val="24"/>
          <w:lang w:eastAsia="de-DE"/>
        </w:rPr>
        <w:t>othesis 4</w:t>
      </w:r>
      <w:r w:rsidR="00EB16E6">
        <w:rPr>
          <w:rFonts w:ascii="Times New Roman" w:hAnsi="Times New Roman" w:cs="Times New Roman"/>
          <w:sz w:val="24"/>
          <w:szCs w:val="24"/>
          <w:lang w:eastAsia="de-DE"/>
        </w:rPr>
        <w:t>)</w:t>
      </w:r>
      <w:r w:rsidRPr="00AB5199">
        <w:rPr>
          <w:rFonts w:ascii="Times New Roman" w:hAnsi="Times New Roman" w:cs="Times New Roman"/>
          <w:sz w:val="24"/>
          <w:szCs w:val="24"/>
          <w:lang w:eastAsia="de-DE"/>
        </w:rPr>
        <w:t>, independent-sample</w:t>
      </w:r>
      <w:r>
        <w:rPr>
          <w:rFonts w:ascii="Times New Roman" w:hAnsi="Times New Roman" w:cs="Times New Roman"/>
          <w:sz w:val="24"/>
          <w:szCs w:val="24"/>
          <w:lang w:eastAsia="de-DE"/>
        </w:rPr>
        <w:t xml:space="preserve"> </w:t>
      </w:r>
      <w:r w:rsidRPr="00AB5199">
        <w:rPr>
          <w:rFonts w:ascii="Times New Roman" w:hAnsi="Times New Roman" w:cs="Times New Roman"/>
          <w:i/>
          <w:iCs/>
          <w:sz w:val="24"/>
          <w:szCs w:val="24"/>
          <w:lang w:eastAsia="de-DE"/>
        </w:rPr>
        <w:t>t</w:t>
      </w:r>
      <w:r w:rsidRPr="00AB5199">
        <w:rPr>
          <w:rFonts w:ascii="Times New Roman" w:hAnsi="Times New Roman" w:cs="Times New Roman"/>
          <w:sz w:val="24"/>
          <w:szCs w:val="24"/>
          <w:lang w:eastAsia="de-DE"/>
        </w:rPr>
        <w:t>-tests were conducted. Mean differences were analyzed for self-evaluations of disruption prevention and management competencies (</w:t>
      </w:r>
      <w:r w:rsidRPr="00EB16E6">
        <w:rPr>
          <w:rFonts w:ascii="Times New Roman" w:hAnsi="Times New Roman" w:cs="Times New Roman"/>
          <w:b/>
          <w:bCs/>
          <w:sz w:val="24"/>
          <w:szCs w:val="24"/>
          <w:lang w:eastAsia="de-DE"/>
        </w:rPr>
        <w:t>Hypothesis 4a</w:t>
      </w:r>
      <w:r w:rsidRPr="00AB5199">
        <w:rPr>
          <w:rFonts w:ascii="Times New Roman" w:hAnsi="Times New Roman" w:cs="Times New Roman"/>
          <w:sz w:val="24"/>
          <w:szCs w:val="24"/>
          <w:lang w:eastAsia="de-DE"/>
        </w:rPr>
        <w:t xml:space="preserve">), </w:t>
      </w:r>
      <w:r w:rsidR="009D4A51">
        <w:rPr>
          <w:rFonts w:ascii="Times New Roman" w:hAnsi="Times New Roman" w:cs="Times New Roman"/>
          <w:sz w:val="24"/>
          <w:szCs w:val="24"/>
          <w:lang w:eastAsia="de-DE"/>
        </w:rPr>
        <w:t xml:space="preserve">ratings of how disruptive </w:t>
      </w:r>
      <w:r w:rsidR="000C5CD2">
        <w:rPr>
          <w:rFonts w:ascii="Times New Roman" w:hAnsi="Times New Roman" w:cs="Times New Roman"/>
          <w:sz w:val="24"/>
          <w:szCs w:val="24"/>
          <w:lang w:eastAsia="de-DE"/>
        </w:rPr>
        <w:t xml:space="preserve">the disruptions were </w:t>
      </w:r>
      <w:r w:rsidRPr="00AB5199">
        <w:rPr>
          <w:rFonts w:ascii="Times New Roman" w:hAnsi="Times New Roman" w:cs="Times New Roman"/>
          <w:sz w:val="24"/>
          <w:szCs w:val="24"/>
          <w:lang w:eastAsia="de-DE"/>
        </w:rPr>
        <w:t>(</w:t>
      </w:r>
      <w:r w:rsidRPr="000C5CD2">
        <w:rPr>
          <w:rFonts w:ascii="Times New Roman" w:hAnsi="Times New Roman" w:cs="Times New Roman"/>
          <w:b/>
          <w:bCs/>
          <w:sz w:val="24"/>
          <w:szCs w:val="24"/>
          <w:lang w:eastAsia="de-DE"/>
        </w:rPr>
        <w:t>Hypothesis 4b</w:t>
      </w:r>
      <w:r w:rsidRPr="00AB5199">
        <w:rPr>
          <w:rFonts w:ascii="Times New Roman" w:hAnsi="Times New Roman" w:cs="Times New Roman"/>
          <w:sz w:val="24"/>
          <w:szCs w:val="24"/>
          <w:lang w:eastAsia="de-DE"/>
        </w:rPr>
        <w:t xml:space="preserve">), </w:t>
      </w:r>
      <w:r w:rsidR="000C5CD2">
        <w:rPr>
          <w:rFonts w:ascii="Times New Roman" w:hAnsi="Times New Roman" w:cs="Times New Roman"/>
          <w:sz w:val="24"/>
          <w:szCs w:val="24"/>
          <w:lang w:eastAsia="de-DE"/>
        </w:rPr>
        <w:t xml:space="preserve">how confident teachers felt </w:t>
      </w:r>
      <w:r w:rsidRPr="00AB5199">
        <w:rPr>
          <w:rFonts w:ascii="Times New Roman" w:hAnsi="Times New Roman" w:cs="Times New Roman"/>
          <w:sz w:val="24"/>
          <w:szCs w:val="24"/>
          <w:lang w:eastAsia="de-DE"/>
        </w:rPr>
        <w:t xml:space="preserve">in handling </w:t>
      </w:r>
      <w:r w:rsidR="000C5CD2">
        <w:rPr>
          <w:rFonts w:ascii="Times New Roman" w:hAnsi="Times New Roman" w:cs="Times New Roman"/>
          <w:sz w:val="24"/>
          <w:szCs w:val="24"/>
          <w:lang w:eastAsia="de-DE"/>
        </w:rPr>
        <w:t>them</w:t>
      </w:r>
      <w:r w:rsidRPr="00AB5199">
        <w:rPr>
          <w:rFonts w:ascii="Times New Roman" w:hAnsi="Times New Roman" w:cs="Times New Roman"/>
          <w:sz w:val="24"/>
          <w:szCs w:val="24"/>
          <w:lang w:eastAsia="de-DE"/>
        </w:rPr>
        <w:t xml:space="preserve"> (</w:t>
      </w:r>
      <w:r w:rsidRPr="000C5CD2">
        <w:rPr>
          <w:rFonts w:ascii="Times New Roman" w:hAnsi="Times New Roman" w:cs="Times New Roman"/>
          <w:b/>
          <w:bCs/>
          <w:sz w:val="24"/>
          <w:szCs w:val="24"/>
          <w:lang w:eastAsia="de-DE"/>
        </w:rPr>
        <w:t>Hypothesis 4c</w:t>
      </w:r>
      <w:r w:rsidRPr="00AB5199">
        <w:rPr>
          <w:rFonts w:ascii="Times New Roman" w:hAnsi="Times New Roman" w:cs="Times New Roman"/>
          <w:sz w:val="24"/>
          <w:szCs w:val="24"/>
          <w:lang w:eastAsia="de-DE"/>
        </w:rPr>
        <w:t xml:space="preserve">), and </w:t>
      </w:r>
      <w:r w:rsidR="000C5CD2">
        <w:rPr>
          <w:rFonts w:ascii="Times New Roman" w:hAnsi="Times New Roman" w:cs="Times New Roman"/>
          <w:sz w:val="24"/>
          <w:szCs w:val="24"/>
          <w:lang w:eastAsia="de-DE"/>
        </w:rPr>
        <w:t xml:space="preserve">their </w:t>
      </w:r>
      <w:r w:rsidRPr="00AB5199">
        <w:rPr>
          <w:rFonts w:ascii="Times New Roman" w:hAnsi="Times New Roman" w:cs="Times New Roman"/>
          <w:sz w:val="24"/>
          <w:szCs w:val="24"/>
          <w:lang w:eastAsia="de-DE"/>
        </w:rPr>
        <w:t>strategic knowledge of classroom management (</w:t>
      </w:r>
      <w:r w:rsidRPr="000C5CD2">
        <w:rPr>
          <w:rFonts w:ascii="Times New Roman" w:hAnsi="Times New Roman" w:cs="Times New Roman"/>
          <w:b/>
          <w:bCs/>
          <w:sz w:val="24"/>
          <w:szCs w:val="24"/>
          <w:lang w:eastAsia="de-DE"/>
        </w:rPr>
        <w:t>Hypothesis 4d</w:t>
      </w:r>
      <w:r w:rsidRPr="00AB5199">
        <w:rPr>
          <w:rFonts w:ascii="Times New Roman" w:hAnsi="Times New Roman" w:cs="Times New Roman"/>
          <w:sz w:val="24"/>
          <w:szCs w:val="24"/>
          <w:lang w:eastAsia="de-DE"/>
        </w:rPr>
        <w:t xml:space="preserve">). For each comparison, </w:t>
      </w:r>
      <w:r w:rsidRPr="000C5CD2">
        <w:rPr>
          <w:rFonts w:ascii="Times New Roman" w:hAnsi="Times New Roman" w:cs="Times New Roman"/>
          <w:sz w:val="24"/>
          <w:szCs w:val="24"/>
          <w:lang w:eastAsia="de-DE"/>
        </w:rPr>
        <w:t xml:space="preserve">Cohen’s </w:t>
      </w:r>
      <w:r w:rsidRPr="000C5CD2">
        <w:rPr>
          <w:rFonts w:ascii="Times New Roman" w:hAnsi="Times New Roman" w:cs="Times New Roman"/>
          <w:i/>
          <w:iCs/>
          <w:sz w:val="24"/>
          <w:szCs w:val="24"/>
          <w:lang w:eastAsia="de-DE"/>
        </w:rPr>
        <w:t>d</w:t>
      </w:r>
      <w:r w:rsidRPr="000C5CD2">
        <w:rPr>
          <w:rFonts w:ascii="Times New Roman" w:hAnsi="Times New Roman" w:cs="Times New Roman"/>
          <w:sz w:val="24"/>
          <w:szCs w:val="24"/>
          <w:lang w:eastAsia="de-DE"/>
        </w:rPr>
        <w:t xml:space="preserve"> </w:t>
      </w:r>
      <w:r w:rsidR="000B3030">
        <w:rPr>
          <w:rFonts w:ascii="Times New Roman" w:hAnsi="Times New Roman" w:cs="Times New Roman"/>
          <w:sz w:val="24"/>
          <w:szCs w:val="24"/>
          <w:lang w:eastAsia="de-DE"/>
        </w:rPr>
        <w:fldChar w:fldCharType="begin"/>
      </w:r>
      <w:r w:rsidR="000B3030">
        <w:rPr>
          <w:rFonts w:ascii="Times New Roman" w:hAnsi="Times New Roman" w:cs="Times New Roman"/>
          <w:sz w:val="24"/>
          <w:szCs w:val="24"/>
          <w:lang w:eastAsia="de-DE"/>
        </w:rPr>
        <w:instrText xml:space="preserve"> ADDIN ZOTERO_ITEM CSL_CITATION {"citationID":"UQovlspK","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0B3030">
        <w:rPr>
          <w:rFonts w:ascii="Times New Roman" w:hAnsi="Times New Roman" w:cs="Times New Roman"/>
          <w:sz w:val="24"/>
          <w:szCs w:val="24"/>
          <w:lang w:eastAsia="de-DE"/>
        </w:rPr>
        <w:fldChar w:fldCharType="separate"/>
      </w:r>
      <w:r w:rsidR="000B3030" w:rsidRPr="000B3030">
        <w:rPr>
          <w:rFonts w:ascii="Times New Roman" w:hAnsi="Times New Roman" w:cs="Times New Roman"/>
          <w:sz w:val="24"/>
        </w:rPr>
        <w:t>(Cohen, 1988)</w:t>
      </w:r>
      <w:r w:rsidR="000B3030">
        <w:rPr>
          <w:rFonts w:ascii="Times New Roman" w:hAnsi="Times New Roman" w:cs="Times New Roman"/>
          <w:sz w:val="24"/>
          <w:szCs w:val="24"/>
          <w:lang w:eastAsia="de-DE"/>
        </w:rPr>
        <w:fldChar w:fldCharType="end"/>
      </w:r>
      <w:r w:rsidR="000B3030">
        <w:rPr>
          <w:rFonts w:ascii="Times New Roman" w:hAnsi="Times New Roman" w:cs="Times New Roman"/>
          <w:sz w:val="24"/>
          <w:szCs w:val="24"/>
          <w:lang w:eastAsia="de-DE"/>
        </w:rPr>
        <w:t xml:space="preserve"> </w:t>
      </w:r>
      <w:r w:rsidRPr="00AB5199">
        <w:rPr>
          <w:rFonts w:ascii="Times New Roman" w:hAnsi="Times New Roman" w:cs="Times New Roman"/>
          <w:sz w:val="24"/>
          <w:szCs w:val="24"/>
          <w:lang w:eastAsia="de-DE"/>
        </w:rPr>
        <w:t>was calculated.</w:t>
      </w:r>
    </w:p>
    <w:p w14:paraId="15F08121" w14:textId="155BD975" w:rsidR="007512E8" w:rsidRPr="00E51BAE" w:rsidRDefault="00B26347" w:rsidP="00E51BAE">
      <w:pPr>
        <w:rPr>
          <w:rFonts w:ascii="Times New Roman" w:hAnsi="Times New Roman" w:cs="Times New Roman"/>
          <w:sz w:val="24"/>
          <w:szCs w:val="24"/>
          <w:lang w:eastAsia="de-DE"/>
        </w:rPr>
      </w:pPr>
      <w:r w:rsidRPr="00B26347">
        <w:rPr>
          <w:rFonts w:ascii="Times New Roman" w:hAnsi="Times New Roman" w:cs="Times New Roman"/>
          <w:sz w:val="24"/>
          <w:szCs w:val="24"/>
          <w:lang w:eastAsia="de-DE"/>
        </w:rPr>
        <w:t xml:space="preserve">To address the </w:t>
      </w:r>
      <w:r>
        <w:rPr>
          <w:rFonts w:ascii="Times New Roman" w:hAnsi="Times New Roman" w:cs="Times New Roman"/>
          <w:sz w:val="24"/>
          <w:szCs w:val="24"/>
          <w:lang w:eastAsia="de-DE"/>
        </w:rPr>
        <w:t>fifth</w:t>
      </w:r>
      <w:r w:rsidRPr="00B26347">
        <w:rPr>
          <w:rFonts w:ascii="Times New Roman" w:hAnsi="Times New Roman" w:cs="Times New Roman"/>
          <w:sz w:val="24"/>
          <w:szCs w:val="24"/>
          <w:lang w:eastAsia="de-DE"/>
        </w:rPr>
        <w:t xml:space="preserve"> research goal, we analyzed the relationship between </w:t>
      </w:r>
      <w:r w:rsidR="00E00CA2">
        <w:rPr>
          <w:rFonts w:ascii="Times New Roman" w:hAnsi="Times New Roman" w:cs="Times New Roman"/>
          <w:sz w:val="24"/>
          <w:szCs w:val="24"/>
          <w:lang w:eastAsia="de-DE"/>
        </w:rPr>
        <w:t xml:space="preserve">global and event-related </w:t>
      </w:r>
      <w:r w:rsidRPr="00B26347">
        <w:rPr>
          <w:rFonts w:ascii="Times New Roman" w:hAnsi="Times New Roman" w:cs="Times New Roman"/>
          <w:sz w:val="24"/>
          <w:szCs w:val="24"/>
          <w:lang w:eastAsia="de-DE"/>
        </w:rPr>
        <w:t>gaze efficiency</w:t>
      </w:r>
      <w:r w:rsidR="00E00CA2">
        <w:rPr>
          <w:rFonts w:ascii="Times New Roman" w:hAnsi="Times New Roman" w:cs="Times New Roman"/>
          <w:sz w:val="24"/>
          <w:szCs w:val="24"/>
          <w:lang w:eastAsia="de-DE"/>
        </w:rPr>
        <w:t xml:space="preserve"> </w:t>
      </w:r>
      <w:r w:rsidRPr="00B26347">
        <w:rPr>
          <w:rFonts w:ascii="Times New Roman" w:hAnsi="Times New Roman" w:cs="Times New Roman"/>
          <w:sz w:val="24"/>
          <w:szCs w:val="24"/>
          <w:lang w:eastAsia="de-DE"/>
        </w:rPr>
        <w:t xml:space="preserve">and </w:t>
      </w:r>
      <w:r>
        <w:rPr>
          <w:rFonts w:ascii="Times New Roman" w:hAnsi="Times New Roman" w:cs="Times New Roman"/>
          <w:sz w:val="24"/>
          <w:szCs w:val="24"/>
          <w:lang w:eastAsia="de-DE"/>
        </w:rPr>
        <w:t xml:space="preserve">traditional </w:t>
      </w:r>
      <w:r w:rsidRPr="00B26347">
        <w:rPr>
          <w:rFonts w:ascii="Times New Roman" w:hAnsi="Times New Roman" w:cs="Times New Roman"/>
          <w:sz w:val="24"/>
          <w:szCs w:val="24"/>
          <w:lang w:eastAsia="de-DE"/>
        </w:rPr>
        <w:t xml:space="preserve">classroom management </w:t>
      </w:r>
      <w:r>
        <w:rPr>
          <w:rFonts w:ascii="Times New Roman" w:hAnsi="Times New Roman" w:cs="Times New Roman"/>
          <w:sz w:val="24"/>
          <w:szCs w:val="24"/>
          <w:lang w:eastAsia="de-DE"/>
        </w:rPr>
        <w:t>measures</w:t>
      </w:r>
      <w:r w:rsidRPr="00B26347">
        <w:rPr>
          <w:rFonts w:ascii="Times New Roman" w:hAnsi="Times New Roman" w:cs="Times New Roman"/>
          <w:sz w:val="24"/>
          <w:szCs w:val="24"/>
          <w:lang w:eastAsia="de-DE"/>
        </w:rPr>
        <w:t xml:space="preserve"> using Pearson correlation coefficients. </w:t>
      </w:r>
      <w:r w:rsidR="00BF7EBC" w:rsidRPr="00BF7EBC">
        <w:rPr>
          <w:rFonts w:ascii="Times New Roman" w:hAnsi="Times New Roman" w:cs="Times New Roman"/>
          <w:sz w:val="24"/>
          <w:szCs w:val="24"/>
          <w:lang w:eastAsia="de-DE"/>
        </w:rPr>
        <w:t>Specifically, we examined correlations between GRI values (</w:t>
      </w:r>
      <w:r w:rsidR="00BF7EBC" w:rsidRPr="00BF7EBC">
        <w:rPr>
          <w:rFonts w:ascii="Times New Roman" w:hAnsi="Times New Roman" w:cs="Times New Roman"/>
          <w:b/>
          <w:bCs/>
          <w:sz w:val="24"/>
          <w:szCs w:val="24"/>
          <w:lang w:eastAsia="de-DE"/>
        </w:rPr>
        <w:t>Hypothesis 5a</w:t>
      </w:r>
      <w:r w:rsidR="00BF7EBC" w:rsidRPr="00BF7EBC">
        <w:rPr>
          <w:rFonts w:ascii="Times New Roman" w:hAnsi="Times New Roman" w:cs="Times New Roman"/>
          <w:sz w:val="24"/>
          <w:szCs w:val="24"/>
          <w:lang w:eastAsia="de-DE"/>
        </w:rPr>
        <w:t>), fixation number per minute on students (</w:t>
      </w:r>
      <w:r w:rsidR="00BF7EBC" w:rsidRPr="00BF7EBC">
        <w:rPr>
          <w:rFonts w:ascii="Times New Roman" w:hAnsi="Times New Roman" w:cs="Times New Roman"/>
          <w:b/>
          <w:bCs/>
          <w:sz w:val="24"/>
          <w:szCs w:val="24"/>
          <w:lang w:eastAsia="de-DE"/>
        </w:rPr>
        <w:t>Hypothesis 5b</w:t>
      </w:r>
      <w:r w:rsidR="00BF7EBC" w:rsidRPr="00BF7EBC">
        <w:rPr>
          <w:rFonts w:ascii="Times New Roman" w:hAnsi="Times New Roman" w:cs="Times New Roman"/>
          <w:sz w:val="24"/>
          <w:szCs w:val="24"/>
          <w:lang w:eastAsia="de-DE"/>
        </w:rPr>
        <w:t>), and disruption noticing speed (</w:t>
      </w:r>
      <w:r w:rsidR="00BF7EBC" w:rsidRPr="00BF7EBC">
        <w:rPr>
          <w:rFonts w:ascii="Times New Roman" w:hAnsi="Times New Roman" w:cs="Times New Roman"/>
          <w:b/>
          <w:bCs/>
          <w:sz w:val="24"/>
          <w:szCs w:val="24"/>
          <w:lang w:eastAsia="de-DE"/>
        </w:rPr>
        <w:t>Hypothesis 5c</w:t>
      </w:r>
      <w:r w:rsidR="00BF7EBC" w:rsidRPr="00BF7EBC">
        <w:rPr>
          <w:rFonts w:ascii="Times New Roman" w:hAnsi="Times New Roman" w:cs="Times New Roman"/>
          <w:sz w:val="24"/>
          <w:szCs w:val="24"/>
          <w:lang w:eastAsia="de-DE"/>
        </w:rPr>
        <w:t xml:space="preserve">) and traditional classroom management measures, including self-evaluations of disruption prevention and management competencies, ratings of how disrupted teachers felt by classroom disruptions, confidence in handling </w:t>
      </w:r>
      <w:r w:rsidR="00BF7EBC">
        <w:rPr>
          <w:rFonts w:ascii="Times New Roman" w:hAnsi="Times New Roman" w:cs="Times New Roman"/>
          <w:sz w:val="24"/>
          <w:szCs w:val="24"/>
          <w:lang w:eastAsia="de-DE"/>
        </w:rPr>
        <w:t>them</w:t>
      </w:r>
      <w:r w:rsidR="00BF7EBC" w:rsidRPr="00BF7EBC">
        <w:rPr>
          <w:rFonts w:ascii="Times New Roman" w:hAnsi="Times New Roman" w:cs="Times New Roman"/>
          <w:sz w:val="24"/>
          <w:szCs w:val="24"/>
          <w:lang w:eastAsia="de-DE"/>
        </w:rPr>
        <w:t xml:space="preserve">, and </w:t>
      </w:r>
      <w:r w:rsidR="00BF7EBC">
        <w:rPr>
          <w:rFonts w:ascii="Times New Roman" w:hAnsi="Times New Roman" w:cs="Times New Roman"/>
          <w:sz w:val="24"/>
          <w:szCs w:val="24"/>
          <w:lang w:eastAsia="de-DE"/>
        </w:rPr>
        <w:t xml:space="preserve">their </w:t>
      </w:r>
      <w:r w:rsidR="00BF7EBC" w:rsidRPr="00BF7EBC">
        <w:rPr>
          <w:rFonts w:ascii="Times New Roman" w:hAnsi="Times New Roman" w:cs="Times New Roman"/>
          <w:sz w:val="24"/>
          <w:szCs w:val="24"/>
          <w:lang w:eastAsia="de-DE"/>
        </w:rPr>
        <w:t xml:space="preserve">strategic knowledge of classroom management. </w:t>
      </w:r>
      <w:r w:rsidR="00095759" w:rsidRPr="00095759">
        <w:rPr>
          <w:rFonts w:ascii="Times New Roman" w:hAnsi="Times New Roman" w:cs="Times New Roman"/>
          <w:sz w:val="24"/>
          <w:szCs w:val="24"/>
          <w:lang w:eastAsia="de-DE"/>
        </w:rPr>
        <w:t xml:space="preserve">Significance was assessed using </w:t>
      </w:r>
      <w:r w:rsidR="00095759" w:rsidRPr="00095759">
        <w:rPr>
          <w:rFonts w:ascii="Times New Roman" w:hAnsi="Times New Roman" w:cs="Times New Roman"/>
          <w:i/>
          <w:iCs/>
          <w:sz w:val="24"/>
          <w:szCs w:val="24"/>
          <w:lang w:eastAsia="de-DE"/>
        </w:rPr>
        <w:t>p</w:t>
      </w:r>
      <w:r w:rsidR="00095759" w:rsidRPr="00095759">
        <w:rPr>
          <w:rFonts w:ascii="Times New Roman" w:hAnsi="Times New Roman" w:cs="Times New Roman"/>
          <w:sz w:val="24"/>
          <w:szCs w:val="24"/>
          <w:lang w:eastAsia="de-DE"/>
        </w:rPr>
        <w:t>-values, and effect sizes were interpreted based on correlation coefficients.</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commentRangeStart w:id="5"/>
      <w:r w:rsidRPr="000C2A6B">
        <w:rPr>
          <w:rFonts w:ascii="Times New Roman" w:hAnsi="Times New Roman" w:cs="Times New Roman"/>
          <w:color w:val="000000" w:themeColor="text1"/>
          <w:sz w:val="24"/>
          <w:szCs w:val="24"/>
          <w:lang w:eastAsia="de-DE"/>
        </w:rPr>
        <w:t>Results</w:t>
      </w:r>
      <w:commentRangeEnd w:id="5"/>
      <w:r w:rsidR="002F4959">
        <w:rPr>
          <w:rStyle w:val="Kommentarzeichen"/>
          <w:rFonts w:ascii="Calibri" w:hAnsi="Calibri" w:cs="Arial"/>
          <w:b w:val="0"/>
        </w:rPr>
        <w:commentReference w:id="5"/>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7120534"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Appendix </w:t>
      </w:r>
      <w:r w:rsidR="00CA2515" w:rsidRPr="00CA2515">
        <w:rPr>
          <w:rFonts w:ascii="Times New Roman" w:hAnsi="Times New Roman" w:cs="Times New Roman"/>
          <w:sz w:val="24"/>
          <w:szCs w:val="24"/>
          <w:lang w:eastAsia="de-DE"/>
        </w:rPr>
        <w:t>C</w:t>
      </w:r>
      <w:r w:rsidR="00E27588" w:rsidRPr="00CA2515">
        <w:rPr>
          <w:rFonts w:ascii="Times New Roman" w:hAnsi="Times New Roman" w:cs="Times New Roman"/>
          <w:sz w:val="24"/>
          <w:szCs w:val="24"/>
          <w:lang w:eastAsia="de-DE"/>
        </w:rPr>
        <w:t xml:space="preserve">, Table </w:t>
      </w:r>
      <w:r w:rsidR="00CA2515" w:rsidRPr="00CA2515">
        <w:rPr>
          <w:rFonts w:ascii="Times New Roman" w:hAnsi="Times New Roman" w:cs="Times New Roman"/>
          <w:sz w:val="24"/>
          <w:szCs w:val="24"/>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17C8E6F8" w14:textId="3EBEECC1"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7D4D16">
        <w:rPr>
          <w:rFonts w:ascii="Times New Roman" w:hAnsi="Times New Roman" w:cs="Times New Roman"/>
          <w:sz w:val="24"/>
          <w:szCs w:val="24"/>
          <w:lang w:eastAsia="de-DE"/>
        </w:rPr>
        <w:t xml:space="preserve">global and event-related </w:t>
      </w:r>
      <w:r>
        <w:rPr>
          <w:rFonts w:ascii="Times New Roman" w:hAnsi="Times New Roman" w:cs="Times New Roman"/>
          <w:sz w:val="24"/>
          <w:szCs w:val="24"/>
          <w:lang w:eastAsia="de-DE"/>
        </w:rPr>
        <w:t>gaze efficiency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6" w:name="_Hlk189579835"/>
      <w:r w:rsidRPr="006F5AF4">
        <w:rPr>
          <w:rFonts w:ascii="Times New Roman" w:hAnsi="Times New Roman" w:cs="Times New Roman"/>
          <w:b/>
          <w:sz w:val="24"/>
          <w:szCs w:val="24"/>
          <w:lang w:eastAsia="de-DE"/>
        </w:rPr>
        <w:t>Table 1</w:t>
      </w:r>
    </w:p>
    <w:p w14:paraId="0ACA3206" w14:textId="613E5BA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3640C6" w:rsidRPr="003640C6">
        <w:rPr>
          <w:rFonts w:ascii="Times New Roman" w:hAnsi="Times New Roman" w:cs="Times New Roman"/>
          <w:i/>
          <w:sz w:val="24"/>
          <w:szCs w:val="24"/>
          <w:lang w:eastAsia="de-DE"/>
        </w:rPr>
        <w:t xml:space="preserve">Global </w:t>
      </w:r>
      <w:r w:rsidR="003640C6">
        <w:rPr>
          <w:rFonts w:ascii="Times New Roman" w:hAnsi="Times New Roman" w:cs="Times New Roman"/>
          <w:i/>
          <w:sz w:val="24"/>
          <w:szCs w:val="24"/>
          <w:lang w:eastAsia="de-DE"/>
        </w:rPr>
        <w:t>a</w:t>
      </w:r>
      <w:r w:rsidR="003640C6" w:rsidRPr="003640C6">
        <w:rPr>
          <w:rFonts w:ascii="Times New Roman" w:hAnsi="Times New Roman" w:cs="Times New Roman"/>
          <w:i/>
          <w:sz w:val="24"/>
          <w:szCs w:val="24"/>
          <w:lang w:eastAsia="de-DE"/>
        </w:rPr>
        <w:t>nd Event-</w:t>
      </w:r>
      <w:r w:rsidR="003640C6">
        <w:rPr>
          <w:rFonts w:ascii="Times New Roman" w:hAnsi="Times New Roman" w:cs="Times New Roman"/>
          <w:i/>
          <w:sz w:val="24"/>
          <w:szCs w:val="24"/>
          <w:lang w:eastAsia="de-DE"/>
        </w:rPr>
        <w:t>r</w:t>
      </w:r>
      <w:r w:rsidR="003640C6" w:rsidRPr="003640C6">
        <w:rPr>
          <w:rFonts w:ascii="Times New Roman" w:hAnsi="Times New Roman" w:cs="Times New Roman"/>
          <w:i/>
          <w:sz w:val="24"/>
          <w:szCs w:val="24"/>
          <w:lang w:eastAsia="de-DE"/>
        </w:rPr>
        <w:t>elated Gaze Efficiency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7D445A74" w:rsidR="00B07AB1" w:rsidRDefault="00B07AB1" w:rsidP="00B07AB1">
            <w:pPr>
              <w:spacing w:line="360" w:lineRule="auto"/>
              <w:ind w:firstLine="0"/>
              <w:jc w:val="center"/>
              <w:rPr>
                <w:rFonts w:ascii="Times New Roman" w:hAnsi="Times New Roman" w:cs="Times New Roman"/>
                <w:sz w:val="24"/>
                <w:szCs w:val="24"/>
                <w:lang w:val="de-DE" w:eastAsia="de-DE"/>
              </w:rPr>
            </w:pPr>
            <w:bookmarkStart w:id="7" w:name="_Hlk189575193"/>
            <w:bookmarkEnd w:id="6"/>
            <w:r w:rsidRPr="00211D07">
              <w:rPr>
                <w:rFonts w:ascii="Times New Roman" w:hAnsi="Times New Roman" w:cs="Times New Roman"/>
                <w:sz w:val="24"/>
                <w:szCs w:val="24"/>
                <w:lang w:val="de-DE" w:eastAsia="de-DE"/>
              </w:rPr>
              <w:t>Gaze Efficiency Measures</w:t>
            </w:r>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r w:rsidRPr="00C23344">
              <w:rPr>
                <w:rFonts w:ascii="Times New Roman" w:hAnsi="Times New Roman" w:cs="Times New Roman"/>
                <w:iCs/>
                <w:sz w:val="24"/>
                <w:szCs w:val="24"/>
                <w:lang w:val="de-DE" w:eastAsia="de-DE"/>
              </w:rPr>
              <w:t>Experienced</w:t>
            </w:r>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Inexperienced</w:t>
            </w:r>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7"/>
    <w:p w14:paraId="7227499B" w14:textId="77777777"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regarding gaze efficiency,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Hypothesis 2a</w:t>
      </w:r>
      <w:r w:rsidRPr="00FE765C">
        <w:rPr>
          <w:rFonts w:ascii="Times New Roman" w:hAnsi="Times New Roman" w:cs="Times New Roman"/>
          <w:sz w:val="24"/>
          <w:szCs w:val="24"/>
          <w:lang w:eastAsia="de-DE"/>
        </w:rPr>
        <w:t xml:space="preserve">). However, this difference was not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787D18A4"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Pr="00FE765C">
        <w:rPr>
          <w:rFonts w:ascii="Times New Roman" w:hAnsi="Times New Roman" w:cs="Times New Roman"/>
          <w:i/>
          <w:iCs/>
          <w:sz w:val="24"/>
          <w:szCs w:val="24"/>
          <w:lang w:eastAsia="de-DE"/>
        </w:rPr>
        <w:t>S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Hypothesis 2b</w:t>
      </w:r>
      <w:r w:rsidRPr="00FE765C">
        <w:rPr>
          <w:rFonts w:ascii="Times New Roman" w:hAnsi="Times New Roman" w:cs="Times New Roman"/>
          <w:sz w:val="24"/>
          <w:szCs w:val="24"/>
          <w:lang w:eastAsia="de-DE"/>
        </w:rPr>
        <w:t xml:space="preserve">), and this difference was statistically significant,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27591D3F"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in terms of event-related gaze efficiency,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Pr="00FE765C">
        <w:rPr>
          <w:rFonts w:ascii="Times New Roman" w:hAnsi="Times New Roman" w:cs="Times New Roman"/>
          <w:i/>
          <w:iCs/>
          <w:sz w:val="24"/>
          <w:szCs w:val="24"/>
          <w:lang w:eastAsia="de-DE"/>
        </w:rPr>
        <w:t>Disruptive Student</w:t>
      </w:r>
      <w:r w:rsidR="0051346D" w:rsidRPr="006A4AA6">
        <w:rPr>
          <w:rStyle w:val="Funotenzeichen"/>
          <w:rFonts w:ascii="Times New Roman" w:hAnsi="Times New Roman" w:cs="Times New Roman"/>
          <w:sz w:val="24"/>
          <w:szCs w:val="24"/>
          <w:lang w:eastAsia="de-DE"/>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Hypothesis 2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9D61BD2"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ffect of Disruption Category and Expertise on Disruption Noticing Speed</w:t>
      </w:r>
    </w:p>
    <w:p w14:paraId="5D0D5202" w14:textId="77777777" w:rsidR="007F2CD4" w:rsidRDefault="00A616C4" w:rsidP="007F2CD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A 2 × 3 repeated-measures ANOVA tested </w:t>
      </w:r>
      <w:r w:rsidRPr="00A616C4">
        <w:rPr>
          <w:rFonts w:ascii="Times New Roman" w:hAnsi="Times New Roman" w:cs="Times New Roman"/>
          <w:b/>
          <w:bCs/>
          <w:sz w:val="24"/>
          <w:szCs w:val="24"/>
          <w:lang w:eastAsia="de-DE"/>
        </w:rPr>
        <w:t>Hypothesis 3</w:t>
      </w:r>
      <w:r w:rsidRPr="00A616C4">
        <w:rPr>
          <w:rFonts w:ascii="Times New Roman" w:hAnsi="Times New Roman" w:cs="Times New Roman"/>
          <w:sz w:val="24"/>
          <w:szCs w:val="24"/>
          <w:lang w:eastAsia="de-DE"/>
        </w:rPr>
        <w:t>, examining the effect of disruption category and expertise on log-transformed TTFF</w:t>
      </w:r>
      <w:r w:rsidR="007F2CD4">
        <w:rPr>
          <w:rFonts w:ascii="Times New Roman" w:hAnsi="Times New Roman" w:cs="Times New Roman"/>
          <w:sz w:val="24"/>
          <w:szCs w:val="24"/>
          <w:lang w:eastAsia="de-DE"/>
        </w:rPr>
        <w:t xml:space="preserve">. </w:t>
      </w:r>
    </w:p>
    <w:p w14:paraId="71E74D9A" w14:textId="77777777" w:rsidR="00774B0F" w:rsidRDefault="00774B0F" w:rsidP="00A616C4">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Hypothesis 3a</w:t>
      </w:r>
      <w:r w:rsidRPr="00774B0F">
        <w:rPr>
          <w:rFonts w:ascii="Times New Roman" w:hAnsi="Times New Roman" w:cs="Times New Roman"/>
          <w:sz w:val="24"/>
          <w:szCs w:val="24"/>
          <w:lang w:eastAsia="de-DE"/>
        </w:rPr>
        <w:t xml:space="preserve">, the main effect of disruption category was significant, </w:t>
      </w:r>
      <w:r w:rsidRPr="00774B0F">
        <w:rPr>
          <w:rFonts w:ascii="Times New Roman" w:hAnsi="Times New Roman" w:cs="Times New Roman"/>
          <w:i/>
          <w:iCs/>
          <w:sz w:val="24"/>
          <w:szCs w:val="24"/>
          <w:lang w:eastAsia="de-DE"/>
        </w:rPr>
        <w:t>F</w:t>
      </w:r>
      <w:r w:rsidRPr="00774B0F">
        <w:rPr>
          <w:rFonts w:ascii="Times New Roman" w:hAnsi="Times New Roman" w:cs="Times New Roman"/>
          <w:sz w:val="24"/>
          <w:szCs w:val="24"/>
          <w:lang w:eastAsia="de-DE"/>
        </w:rPr>
        <w:t xml:space="preserve">(1.94, 141.49) = 68.05,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η²</w:t>
      </w:r>
      <w:r w:rsidRPr="00774B0F">
        <w:rPr>
          <w:rFonts w:ascii="Times New Roman" w:hAnsi="Times New Roman" w:cs="Times New Roman"/>
          <w:sz w:val="24"/>
          <w:szCs w:val="24"/>
          <w:lang w:eastAsia="de-DE"/>
        </w:rPr>
        <w:t xml:space="preserve"> = .34. Post-hoc comparisons revealed that verbal disruptions were detected significantly faster than both physical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6.33,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 and lack of eagerness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11.09,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1.23 (large effect). Additionally, physical disruptions were noticed faster than lack of eagerness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5.72,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w:t>
      </w:r>
    </w:p>
    <w:p w14:paraId="59C4BDBE" w14:textId="5FE867E9" w:rsidR="00A616C4" w:rsidRP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b</w:t>
      </w:r>
      <w:r w:rsidRPr="00A616C4">
        <w:rPr>
          <w:rFonts w:ascii="Times New Roman" w:hAnsi="Times New Roman" w:cs="Times New Roman"/>
          <w:sz w:val="24"/>
          <w:szCs w:val="24"/>
          <w:lang w:eastAsia="de-DE"/>
        </w:rPr>
        <w:t xml:space="preserve">, the main effect of expertise was not significant, </w:t>
      </w:r>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 xml:space="preserve">(1, 73) = 0.03,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86, indicating no difference in noticing speed between experienced and inexperienced teachers.</w:t>
      </w:r>
    </w:p>
    <w:p w14:paraId="6BB01137" w14:textId="790D0BD7" w:rsid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c</w:t>
      </w:r>
      <w:r w:rsidRPr="00A616C4">
        <w:rPr>
          <w:rFonts w:ascii="Times New Roman" w:hAnsi="Times New Roman" w:cs="Times New Roman"/>
          <w:sz w:val="24"/>
          <w:szCs w:val="24"/>
          <w:lang w:eastAsia="de-DE"/>
        </w:rPr>
        <w:t xml:space="preserve">, the interaction effect between expertise and disruption category was not significant, </w:t>
      </w:r>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 xml:space="preserve">(1.94, 141.49) = 1.28,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28, suggesting that </w:t>
      </w:r>
      <w:r w:rsidR="000C2AA7">
        <w:rPr>
          <w:rFonts w:ascii="Times New Roman" w:hAnsi="Times New Roman" w:cs="Times New Roman"/>
          <w:sz w:val="24"/>
          <w:szCs w:val="24"/>
          <w:lang w:eastAsia="de-DE"/>
        </w:rPr>
        <w:t xml:space="preserve">the </w:t>
      </w:r>
      <w:r w:rsidRPr="00A616C4">
        <w:rPr>
          <w:rFonts w:ascii="Times New Roman" w:hAnsi="Times New Roman" w:cs="Times New Roman"/>
          <w:sz w:val="24"/>
          <w:szCs w:val="24"/>
          <w:lang w:eastAsia="de-DE"/>
        </w:rPr>
        <w:t>disruption category affected both groups similarly.</w:t>
      </w:r>
    </w:p>
    <w:p w14:paraId="5C70A152" w14:textId="315676C1" w:rsidR="004727E9" w:rsidRPr="004727E9" w:rsidRDefault="001E45F8" w:rsidP="004727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Traditional Classroom Management Measures</w:t>
      </w:r>
    </w:p>
    <w:p w14:paraId="7D7B0B81" w14:textId="71ECC5E8"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lastRenderedPageBreak/>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presents a summary of the</w:t>
      </w:r>
      <w:r w:rsidR="00500DE2">
        <w:rPr>
          <w:rFonts w:ascii="Times New Roman" w:hAnsi="Times New Roman" w:cs="Times New Roman"/>
          <w:sz w:val="24"/>
          <w:szCs w:val="24"/>
          <w:lang w:eastAsia="de-DE"/>
        </w:rPr>
        <w:t xml:space="preserve"> traditional classroom management</w:t>
      </w:r>
      <w:r w:rsidRPr="004727E9">
        <w:rPr>
          <w:rFonts w:ascii="Times New Roman" w:hAnsi="Times New Roman" w:cs="Times New Roman"/>
          <w:sz w:val="24"/>
          <w:szCs w:val="24"/>
          <w:lang w:eastAsia="de-DE"/>
        </w:rPr>
        <w:t xml:space="preserve"> measures, including group means, standard deviations, </w:t>
      </w:r>
      <w:r w:rsidR="00500DE2">
        <w:rPr>
          <w:rFonts w:ascii="Times New Roman" w:hAnsi="Times New Roman" w:cs="Times New Roman"/>
          <w:sz w:val="24"/>
          <w:szCs w:val="24"/>
          <w:lang w:eastAsia="de-DE"/>
        </w:rPr>
        <w:t xml:space="preserve">range, and </w:t>
      </w:r>
      <w:r w:rsidR="00500DE2" w:rsidRPr="00500DE2">
        <w:rPr>
          <w:rFonts w:ascii="Times New Roman" w:hAnsi="Times New Roman" w:cs="Times New Roman"/>
          <w:sz w:val="24"/>
          <w:szCs w:val="24"/>
          <w:lang w:eastAsia="de-DE"/>
        </w:rPr>
        <w:t xml:space="preserve">internal consistency reliabilities (ω), </w:t>
      </w:r>
      <w:r w:rsidRPr="004727E9">
        <w:rPr>
          <w:rFonts w:ascii="Times New Roman" w:hAnsi="Times New Roman" w:cs="Times New Roman"/>
          <w:sz w:val="24"/>
          <w:szCs w:val="24"/>
          <w:lang w:eastAsia="de-DE"/>
        </w:rPr>
        <w:t xml:space="preserve">for each variable across experienced and inexperienced teachers. </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792"/>
        <w:gridCol w:w="792"/>
        <w:gridCol w:w="792"/>
        <w:gridCol w:w="917"/>
        <w:gridCol w:w="792"/>
        <w:gridCol w:w="792"/>
        <w:gridCol w:w="792"/>
        <w:gridCol w:w="919"/>
        <w:gridCol w:w="1095"/>
      </w:tblGrid>
      <w:tr w:rsidR="00335069" w:rsidRPr="002D6E3B" w14:paraId="2D54D56C" w14:textId="76659301" w:rsidTr="00500DE2">
        <w:trPr>
          <w:trHeight w:val="496"/>
        </w:trPr>
        <w:tc>
          <w:tcPr>
            <w:tcW w:w="896" w:type="pct"/>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Measures</w:t>
            </w:r>
          </w:p>
        </w:tc>
        <w:tc>
          <w:tcPr>
            <w:tcW w:w="1759" w:type="pct"/>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r w:rsidRPr="002D6E3B">
              <w:rPr>
                <w:rFonts w:ascii="Times New Roman" w:hAnsi="Times New Roman" w:cs="Times New Roman"/>
                <w:iCs/>
                <w:sz w:val="24"/>
                <w:szCs w:val="24"/>
                <w:lang w:val="de-DE" w:eastAsia="de-DE"/>
              </w:rPr>
              <w:t>Experienced</w:t>
            </w:r>
          </w:p>
        </w:tc>
        <w:tc>
          <w:tcPr>
            <w:tcW w:w="1760" w:type="pct"/>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Inexperienced</w:t>
            </w:r>
          </w:p>
        </w:tc>
        <w:tc>
          <w:tcPr>
            <w:tcW w:w="585" w:type="pct"/>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4727E9">
        <w:trPr>
          <w:trHeight w:val="999"/>
        </w:trPr>
        <w:tc>
          <w:tcPr>
            <w:tcW w:w="896" w:type="pct"/>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423" w:type="pct"/>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423" w:type="pct"/>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423" w:type="pct"/>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490" w:type="pct"/>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423" w:type="pct"/>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423" w:type="pct"/>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423" w:type="pct"/>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491" w:type="pct"/>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585" w:type="pct"/>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4727E9">
        <w:trPr>
          <w:trHeight w:val="305"/>
        </w:trPr>
        <w:tc>
          <w:tcPr>
            <w:tcW w:w="896" w:type="pct"/>
            <w:tcBorders>
              <w:top w:val="single" w:sz="4" w:space="0" w:color="auto"/>
            </w:tcBorders>
            <w:vAlign w:val="center"/>
            <w:hideMark/>
          </w:tcPr>
          <w:p w14:paraId="1D354C08" w14:textId="100B0C9A"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Evaluation</w:t>
            </w:r>
          </w:p>
        </w:tc>
        <w:tc>
          <w:tcPr>
            <w:tcW w:w="423" w:type="pct"/>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423" w:type="pct"/>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423" w:type="pct"/>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490" w:type="pct"/>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423" w:type="pct"/>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423" w:type="pct"/>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423" w:type="pct"/>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491" w:type="pct"/>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585" w:type="pct"/>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4727E9">
        <w:trPr>
          <w:trHeight w:val="305"/>
        </w:trPr>
        <w:tc>
          <w:tcPr>
            <w:tcW w:w="896" w:type="pct"/>
            <w:vAlign w:val="center"/>
            <w:hideMark/>
          </w:tcPr>
          <w:p w14:paraId="76CF9A71" w14:textId="08187F28" w:rsidR="00B323C7" w:rsidRPr="002D6E3B" w:rsidRDefault="00B323C7"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on Rating</w:t>
            </w:r>
          </w:p>
        </w:tc>
        <w:tc>
          <w:tcPr>
            <w:tcW w:w="423" w:type="pct"/>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423" w:type="pct"/>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423" w:type="pct"/>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490" w:type="pct"/>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423" w:type="pct"/>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423" w:type="pct"/>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423" w:type="pct"/>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491" w:type="pct"/>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585" w:type="pct"/>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4727E9">
        <w:trPr>
          <w:trHeight w:val="305"/>
        </w:trPr>
        <w:tc>
          <w:tcPr>
            <w:tcW w:w="896" w:type="pct"/>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423" w:type="pct"/>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423" w:type="pct"/>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423" w:type="pct"/>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490" w:type="pct"/>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423" w:type="pct"/>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423" w:type="pct"/>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423" w:type="pct"/>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491" w:type="pct"/>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585" w:type="pct"/>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4727E9">
        <w:trPr>
          <w:trHeight w:val="305"/>
        </w:trPr>
        <w:tc>
          <w:tcPr>
            <w:tcW w:w="896" w:type="pct"/>
            <w:tcBorders>
              <w:bottom w:val="single" w:sz="4" w:space="0" w:color="auto"/>
            </w:tcBorders>
            <w:vAlign w:val="center"/>
          </w:tcPr>
          <w:p w14:paraId="260088E7" w14:textId="1366529D" w:rsidR="00974C82" w:rsidRPr="00974C82" w:rsidRDefault="00974C82" w:rsidP="00B323C7">
            <w:pPr>
              <w:pStyle w:val="Default"/>
              <w:spacing w:line="360" w:lineRule="auto"/>
              <w:rPr>
                <w:szCs w:val="22"/>
              </w:rPr>
            </w:pPr>
            <w:r w:rsidRPr="00974C82">
              <w:t>Strategic Knowledge Test</w:t>
            </w:r>
          </w:p>
        </w:tc>
        <w:tc>
          <w:tcPr>
            <w:tcW w:w="423" w:type="pct"/>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423" w:type="pct"/>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423" w:type="pct"/>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490" w:type="pct"/>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423" w:type="pct"/>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423" w:type="pct"/>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423" w:type="pct"/>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491" w:type="pct"/>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585" w:type="pct"/>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500DE2">
        <w:trPr>
          <w:trHeight w:val="693"/>
        </w:trPr>
        <w:tc>
          <w:tcPr>
            <w:tcW w:w="5000" w:type="pct"/>
            <w:gridSpan w:val="10"/>
            <w:tcBorders>
              <w:top w:val="single" w:sz="4" w:space="0" w:color="auto"/>
            </w:tcBorders>
            <w:vAlign w:val="bottom"/>
          </w:tcPr>
          <w:p w14:paraId="3919E53C" w14:textId="5B47CA5B" w:rsidR="00974C82" w:rsidRPr="002D6E3B" w:rsidRDefault="00974C82" w:rsidP="00500DE2">
            <w:pPr>
              <w:spacing w:line="240" w:lineRule="auto"/>
              <w:ind w:firstLine="0"/>
              <w:rPr>
                <w:rFonts w:ascii="Times New Roman" w:hAnsi="Times New Roman" w:cs="Times New Roman"/>
                <w:i/>
                <w:iCs/>
                <w:sz w:val="24"/>
                <w:szCs w:val="24"/>
                <w:lang w:eastAsia="de-DE"/>
              </w:rPr>
            </w:pPr>
            <w:r w:rsidRPr="002D6E3B">
              <w:rPr>
                <w:rFonts w:ascii="Times New Roman" w:hAnsi="Times New Roman" w:cs="Times New Roman"/>
                <w:i/>
                <w:iCs/>
                <w:sz w:val="24"/>
                <w:szCs w:val="24"/>
                <w:lang w:eastAsia="de-DE"/>
              </w:rPr>
              <w:t>Note</w:t>
            </w:r>
            <w:r w:rsidRPr="002D6E3B">
              <w:rPr>
                <w:rFonts w:ascii="Times New Roman" w:hAnsi="Times New Roman" w:cs="Times New Roman"/>
                <w:sz w:val="24"/>
                <w:szCs w:val="24"/>
                <w:lang w:eastAsia="de-DE"/>
              </w:rPr>
              <w:t xml:space="preserve">. </w:t>
            </w:r>
            <w:r w:rsidR="00500DE2" w:rsidRPr="00500DE2">
              <w:rPr>
                <w:rFonts w:ascii="Times New Roman" w:hAnsi="Times New Roman" w:cs="Times New Roman"/>
                <w:sz w:val="24"/>
                <w:szCs w:val="24"/>
                <w:lang w:eastAsia="de-DE"/>
              </w:rPr>
              <w:t>Values represent the mean (</w:t>
            </w:r>
            <w:r w:rsidR="00500DE2" w:rsidRPr="00500DE2">
              <w:rPr>
                <w:rFonts w:ascii="Times New Roman" w:hAnsi="Times New Roman" w:cs="Times New Roman"/>
                <w:i/>
                <w:iCs/>
                <w:sz w:val="24"/>
                <w:szCs w:val="24"/>
                <w:lang w:eastAsia="de-DE"/>
              </w:rPr>
              <w:t>M</w:t>
            </w:r>
            <w:r w:rsidR="00500DE2" w:rsidRPr="00500DE2">
              <w:rPr>
                <w:rFonts w:ascii="Times New Roman" w:hAnsi="Times New Roman" w:cs="Times New Roman"/>
                <w:sz w:val="24"/>
                <w:szCs w:val="24"/>
                <w:lang w:eastAsia="de-DE"/>
              </w:rPr>
              <w:t>), standard deviation (</w:t>
            </w:r>
            <w:r w:rsidR="00500DE2" w:rsidRPr="00500DE2">
              <w:rPr>
                <w:rFonts w:ascii="Times New Roman" w:hAnsi="Times New Roman" w:cs="Times New Roman"/>
                <w:i/>
                <w:iCs/>
                <w:sz w:val="24"/>
                <w:szCs w:val="24"/>
                <w:lang w:eastAsia="de-DE"/>
              </w:rPr>
              <w:t>SD</w:t>
            </w:r>
            <w:r w:rsidR="00500DE2" w:rsidRPr="00500DE2">
              <w:rPr>
                <w:rFonts w:ascii="Times New Roman" w:hAnsi="Times New Roman" w:cs="Times New Roman"/>
                <w:sz w:val="24"/>
                <w:szCs w:val="24"/>
                <w:lang w:eastAsia="de-DE"/>
              </w:rPr>
              <w:t>), and range (minimum and maximum values), along with McDonald’s Omega (ω) coefficient, which indicates the internal consistency reliability for each measure.</w:t>
            </w:r>
            <w:r w:rsidR="00500DE2">
              <w:rPr>
                <w:rFonts w:ascii="Times New Roman" w:hAnsi="Times New Roman" w:cs="Times New Roman"/>
                <w:sz w:val="24"/>
                <w:szCs w:val="24"/>
                <w:lang w:eastAsia="de-DE"/>
              </w:rPr>
              <w:t xml:space="preserve"> </w:t>
            </w:r>
            <w:r w:rsidR="004727E9" w:rsidRPr="004727E9">
              <w:rPr>
                <w:rFonts w:ascii="Times New Roman" w:hAnsi="Times New Roman" w:cs="Times New Roman"/>
                <w:sz w:val="24"/>
                <w:szCs w:val="24"/>
                <w:lang w:eastAsia="de-DE"/>
              </w:rPr>
              <w:t>Self-Evaluation refers to participants</w:t>
            </w:r>
            <w:r w:rsidR="004727E9">
              <w:rPr>
                <w:rFonts w:ascii="Times New Roman" w:hAnsi="Times New Roman" w:cs="Times New Roman"/>
                <w:sz w:val="24"/>
                <w:szCs w:val="24"/>
                <w:lang w:eastAsia="de-DE"/>
              </w:rPr>
              <w:t>’</w:t>
            </w:r>
            <w:r w:rsidR="00CB0532">
              <w:rPr>
                <w:rFonts w:ascii="Times New Roman" w:hAnsi="Times New Roman" w:cs="Times New Roman"/>
                <w:sz w:val="24"/>
                <w:szCs w:val="24"/>
                <w:lang w:eastAsia="de-DE"/>
              </w:rPr>
              <w:t xml:space="preserve"> </w:t>
            </w:r>
            <w:r w:rsidR="004727E9" w:rsidRPr="004727E9">
              <w:rPr>
                <w:rFonts w:ascii="Times New Roman" w:hAnsi="Times New Roman" w:cs="Times New Roman"/>
                <w:sz w:val="24"/>
                <w:szCs w:val="24"/>
                <w:lang w:eastAsia="de-DE"/>
              </w:rPr>
              <w:t xml:space="preserve">assessment of </w:t>
            </w:r>
            <w:r w:rsidR="004727E9">
              <w:rPr>
                <w:rFonts w:ascii="Times New Roman" w:hAnsi="Times New Roman" w:cs="Times New Roman"/>
                <w:sz w:val="24"/>
                <w:szCs w:val="24"/>
                <w:lang w:eastAsia="de-DE"/>
              </w:rPr>
              <w:t xml:space="preserve">their </w:t>
            </w:r>
            <w:r w:rsidR="004727E9" w:rsidRPr="004727E9">
              <w:rPr>
                <w:rFonts w:ascii="Times New Roman" w:hAnsi="Times New Roman" w:cs="Times New Roman"/>
                <w:sz w:val="24"/>
                <w:szCs w:val="24"/>
                <w:lang w:eastAsia="de-DE"/>
              </w:rPr>
              <w:t>disruption prevention and management competencies</w:t>
            </w:r>
            <w:r w:rsidR="004727E9">
              <w:rPr>
                <w:rFonts w:ascii="Times New Roman" w:hAnsi="Times New Roman" w:cs="Times New Roman"/>
                <w:sz w:val="24"/>
                <w:szCs w:val="24"/>
                <w:lang w:eastAsia="de-DE"/>
              </w:rPr>
              <w:t xml:space="preserve">. </w:t>
            </w:r>
            <w:r w:rsidR="004727E9" w:rsidRPr="004727E9">
              <w:rPr>
                <w:rFonts w:ascii="Times New Roman" w:hAnsi="Times New Roman" w:cs="Times New Roman"/>
                <w:sz w:val="24"/>
                <w:szCs w:val="24"/>
                <w:lang w:eastAsia="de-DE"/>
              </w:rPr>
              <w:t>Disruption Rating indicates the extent to which participants judged the behaviors as disruptive, while Confidence Rating measures their confidence in managing these disruptions.</w:t>
            </w:r>
            <w:r w:rsidR="004727E9">
              <w:rPr>
                <w:rFonts w:ascii="Times New Roman" w:hAnsi="Times New Roman" w:cs="Times New Roman"/>
                <w:sz w:val="24"/>
                <w:szCs w:val="24"/>
                <w:lang w:eastAsia="de-DE"/>
              </w:rPr>
              <w:t xml:space="preserve"> </w:t>
            </w:r>
            <w:r w:rsidR="004727E9" w:rsidRPr="004727E9">
              <w:rPr>
                <w:rFonts w:ascii="Times New Roman" w:hAnsi="Times New Roman" w:cs="Times New Roman"/>
                <w:sz w:val="24"/>
                <w:szCs w:val="24"/>
                <w:lang w:eastAsia="de-DE"/>
              </w:rPr>
              <w:t xml:space="preserve">The Strategic Knowledge Test measures knowledge of classroom management strategies. </w:t>
            </w:r>
          </w:p>
        </w:tc>
      </w:tr>
    </w:tbl>
    <w:p w14:paraId="16F3582D" w14:textId="7329F827" w:rsidR="005621B9" w:rsidRPr="005621B9" w:rsidRDefault="005621B9" w:rsidP="00CB0532">
      <w:pPr>
        <w:spacing w:before="240"/>
        <w:rPr>
          <w:rFonts w:ascii="Times New Roman" w:hAnsi="Times New Roman" w:cs="Times New Roman"/>
          <w:sz w:val="24"/>
          <w:szCs w:val="24"/>
          <w:lang w:eastAsia="de-DE"/>
        </w:rPr>
      </w:pPr>
      <w:r w:rsidRPr="005621B9">
        <w:rPr>
          <w:rFonts w:ascii="Times New Roman" w:hAnsi="Times New Roman" w:cs="Times New Roman"/>
          <w:sz w:val="24"/>
          <w:szCs w:val="24"/>
          <w:lang w:eastAsia="de-DE"/>
        </w:rPr>
        <w:t xml:space="preserve">The </w:t>
      </w:r>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test for self-evaluation</w:t>
      </w:r>
      <w:r w:rsidR="00CB0532">
        <w:rPr>
          <w:rFonts w:ascii="Times New Roman" w:hAnsi="Times New Roman" w:cs="Times New Roman"/>
          <w:sz w:val="24"/>
          <w:szCs w:val="24"/>
          <w:lang w:eastAsia="de-DE"/>
        </w:rPr>
        <w:t xml:space="preserve"> of </w:t>
      </w:r>
      <w:r w:rsidR="00CB0532" w:rsidRPr="00CB0532">
        <w:rPr>
          <w:rFonts w:ascii="Times New Roman" w:hAnsi="Times New Roman" w:cs="Times New Roman"/>
          <w:sz w:val="24"/>
          <w:szCs w:val="24"/>
          <w:lang w:eastAsia="de-DE"/>
        </w:rPr>
        <w:t>disruption prevention and management competencies</w:t>
      </w:r>
      <w:r w:rsidRPr="005621B9">
        <w:rPr>
          <w:rFonts w:ascii="Times New Roman" w:hAnsi="Times New Roman" w:cs="Times New Roman"/>
          <w:sz w:val="24"/>
          <w:szCs w:val="24"/>
          <w:lang w:eastAsia="de-DE"/>
        </w:rPr>
        <w:t xml:space="preserve"> </w:t>
      </w:r>
      <w:r w:rsidR="00CB0532">
        <w:rPr>
          <w:rFonts w:ascii="Times New Roman" w:hAnsi="Times New Roman" w:cs="Times New Roman"/>
          <w:sz w:val="24"/>
          <w:szCs w:val="24"/>
          <w:lang w:eastAsia="de-DE"/>
        </w:rPr>
        <w:t>(</w:t>
      </w:r>
      <w:r w:rsidR="00CB0532" w:rsidRPr="00CB0532">
        <w:rPr>
          <w:rFonts w:ascii="Times New Roman" w:hAnsi="Times New Roman" w:cs="Times New Roman"/>
          <w:b/>
          <w:bCs/>
          <w:sz w:val="24"/>
          <w:szCs w:val="24"/>
          <w:lang w:eastAsia="de-DE"/>
        </w:rPr>
        <w:t>Hypothesis 4a</w:t>
      </w:r>
      <w:r w:rsidR="00CB0532">
        <w:rPr>
          <w:rFonts w:ascii="Times New Roman" w:hAnsi="Times New Roman" w:cs="Times New Roman"/>
          <w:sz w:val="24"/>
          <w:szCs w:val="24"/>
          <w:lang w:eastAsia="de-DE"/>
        </w:rPr>
        <w:t xml:space="preserve">) </w:t>
      </w:r>
      <w:r w:rsidRPr="005621B9">
        <w:rPr>
          <w:rFonts w:ascii="Times New Roman" w:hAnsi="Times New Roman" w:cs="Times New Roman"/>
          <w:sz w:val="24"/>
          <w:szCs w:val="24"/>
          <w:lang w:eastAsia="de-DE"/>
        </w:rPr>
        <w:t>revealed a significant difference,</w:t>
      </w:r>
      <w:r w:rsidRPr="005621B9">
        <w:rPr>
          <w:rFonts w:ascii="Times New Roman" w:hAnsi="Times New Roman" w:cs="Times New Roman"/>
          <w:i/>
          <w:iCs/>
          <w:sz w:val="24"/>
          <w:szCs w:val="24"/>
          <w:lang w:eastAsia="de-DE"/>
        </w:rPr>
        <w:t xml:space="preserve"> t</w:t>
      </w:r>
      <w:r w:rsidRPr="005621B9">
        <w:rPr>
          <w:rFonts w:ascii="Times New Roman" w:hAnsi="Times New Roman" w:cs="Times New Roman"/>
          <w:sz w:val="24"/>
          <w:szCs w:val="24"/>
          <w:lang w:eastAsia="de-DE"/>
        </w:rPr>
        <w:t xml:space="preserve">(80) = 2.78,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Pr="005621B9">
        <w:rPr>
          <w:rFonts w:ascii="Times New Roman" w:hAnsi="Times New Roman" w:cs="Times New Roman"/>
          <w:sz w:val="24"/>
          <w:szCs w:val="24"/>
          <w:lang w:eastAsia="de-DE"/>
        </w:rPr>
        <w:t xml:space="preserve">, </w:t>
      </w:r>
      <w:r w:rsidRPr="005621B9">
        <w:rPr>
          <w:rFonts w:ascii="Times New Roman" w:hAnsi="Times New Roman" w:cs="Times New Roman"/>
          <w:i/>
          <w:iCs/>
          <w:sz w:val="24"/>
          <w:szCs w:val="24"/>
          <w:lang w:eastAsia="de-DE"/>
        </w:rPr>
        <w:t>d</w:t>
      </w:r>
      <w:r w:rsidRPr="005621B9">
        <w:rPr>
          <w:rFonts w:ascii="Times New Roman" w:hAnsi="Times New Roman" w:cs="Times New Roman"/>
          <w:sz w:val="24"/>
          <w:szCs w:val="24"/>
          <w:lang w:eastAsia="de-DE"/>
        </w:rPr>
        <w:t xml:space="preserve"> = 0.62</w:t>
      </w:r>
      <w:r w:rsidR="00CB0532">
        <w:rPr>
          <w:rFonts w:ascii="Times New Roman" w:hAnsi="Times New Roman" w:cs="Times New Roman"/>
          <w:sz w:val="24"/>
          <w:szCs w:val="24"/>
          <w:lang w:eastAsia="de-DE"/>
        </w:rPr>
        <w:t xml:space="preserve"> (large effect</w:t>
      </w:r>
      <w:r w:rsidRPr="005621B9">
        <w:rPr>
          <w:rFonts w:ascii="Times New Roman" w:hAnsi="Times New Roman" w:cs="Times New Roman"/>
          <w:sz w:val="24"/>
          <w:szCs w:val="24"/>
          <w:lang w:eastAsia="de-DE"/>
        </w:rPr>
        <w:t>).</w:t>
      </w:r>
    </w:p>
    <w:p w14:paraId="2D0FA707" w14:textId="2943908C" w:rsidR="005621B9" w:rsidRPr="005621B9" w:rsidRDefault="00FB2ED5" w:rsidP="00CB0532">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Results of the</w:t>
      </w:r>
      <w:r w:rsidR="00CB0532">
        <w:rPr>
          <w:rFonts w:ascii="Times New Roman" w:hAnsi="Times New Roman" w:cs="Times New Roman"/>
          <w:sz w:val="24"/>
          <w:szCs w:val="24"/>
          <w:lang w:eastAsia="de-DE"/>
        </w:rPr>
        <w:t xml:space="preserve"> disruption rating</w:t>
      </w:r>
      <w:r>
        <w:rPr>
          <w:rFonts w:ascii="Times New Roman" w:hAnsi="Times New Roman" w:cs="Times New Roman"/>
          <w:sz w:val="24"/>
          <w:szCs w:val="24"/>
          <w:lang w:eastAsia="de-DE"/>
        </w:rPr>
        <w:t>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b</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sz w:val="24"/>
          <w:szCs w:val="24"/>
          <w:lang w:eastAsia="de-DE"/>
        </w:rPr>
        <w:t xml:space="preserve">showed a significant difference, </w:t>
      </w:r>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 xml:space="preserve">(80)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 xml:space="preserve">2.57,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0.57</w:t>
      </w:r>
      <w:r w:rsidR="00CB0532">
        <w:rPr>
          <w:rFonts w:ascii="Times New Roman" w:hAnsi="Times New Roman" w:cs="Times New Roman"/>
          <w:sz w:val="24"/>
          <w:szCs w:val="24"/>
          <w:lang w:eastAsia="de-DE"/>
        </w:rPr>
        <w:t xml:space="preserve"> (medium effect</w:t>
      </w:r>
      <w:r w:rsidR="005621B9" w:rsidRPr="005621B9">
        <w:rPr>
          <w:rFonts w:ascii="Times New Roman" w:hAnsi="Times New Roman" w:cs="Times New Roman"/>
          <w:sz w:val="24"/>
          <w:szCs w:val="24"/>
          <w:lang w:eastAsia="de-DE"/>
        </w:rPr>
        <w:t>)</w:t>
      </w:r>
      <w:r>
        <w:rPr>
          <w:rFonts w:ascii="Times New Roman" w:hAnsi="Times New Roman" w:cs="Times New Roman"/>
          <w:sz w:val="24"/>
          <w:szCs w:val="24"/>
          <w:lang w:eastAsia="de-DE"/>
        </w:rPr>
        <w:t>, as well as the c</w:t>
      </w:r>
      <w:r w:rsidRPr="00FB2ED5">
        <w:rPr>
          <w:rFonts w:ascii="Times New Roman" w:hAnsi="Times New Roman" w:cs="Times New Roman"/>
          <w:sz w:val="24"/>
          <w:szCs w:val="24"/>
          <w:lang w:eastAsia="de-DE"/>
        </w:rPr>
        <w:t>onfidence rating</w:t>
      </w:r>
      <w:r>
        <w:rPr>
          <w:rFonts w:ascii="Times New Roman" w:hAnsi="Times New Roman" w:cs="Times New Roman"/>
          <w:sz w:val="24"/>
          <w:szCs w:val="24"/>
          <w:lang w:eastAsia="de-DE"/>
        </w:rPr>
        <w:t>s</w:t>
      </w:r>
      <w:r w:rsidRPr="00FB2ED5">
        <w:rPr>
          <w:rFonts w:ascii="Times New Roman" w:hAnsi="Times New Roman" w:cs="Times New Roman"/>
          <w:sz w:val="24"/>
          <w:szCs w:val="24"/>
          <w:lang w:eastAsia="de-DE"/>
        </w:rPr>
        <w:t xml:space="preserve"> (</w:t>
      </w:r>
      <w:r w:rsidRPr="00FB2ED5">
        <w:rPr>
          <w:rFonts w:ascii="Times New Roman" w:hAnsi="Times New Roman" w:cs="Times New Roman"/>
          <w:b/>
          <w:bCs/>
          <w:sz w:val="24"/>
          <w:szCs w:val="24"/>
          <w:lang w:eastAsia="de-DE"/>
        </w:rPr>
        <w:t>Hypothesis 4c</w:t>
      </w:r>
      <w:r w:rsidRPr="00FB2ED5">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 xml:space="preserve">(80) = 5.63, </w:t>
      </w:r>
      <w:r w:rsidR="005621B9" w:rsidRPr="005621B9">
        <w:rPr>
          <w:rFonts w:ascii="Times New Roman" w:hAnsi="Times New Roman" w:cs="Times New Roman"/>
          <w:i/>
          <w:iCs/>
          <w:sz w:val="24"/>
          <w:szCs w:val="24"/>
          <w:lang w:eastAsia="de-DE"/>
        </w:rPr>
        <w:t>p</w:t>
      </w:r>
      <w:r w:rsidR="005621B9" w:rsidRPr="005621B9">
        <w:rPr>
          <w:rFonts w:ascii="Times New Roman" w:hAnsi="Times New Roman" w:cs="Times New Roman"/>
          <w:sz w:val="24"/>
          <w:szCs w:val="24"/>
          <w:lang w:eastAsia="de-DE"/>
        </w:rPr>
        <w:t xml:space="preserve"> &lt; .0</w:t>
      </w:r>
      <w:r w:rsid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1.24</w:t>
      </w:r>
      <w:r w:rsidR="00CB0532">
        <w:rPr>
          <w:rFonts w:ascii="Times New Roman" w:hAnsi="Times New Roman" w:cs="Times New Roman"/>
          <w:sz w:val="24"/>
          <w:szCs w:val="24"/>
          <w:lang w:eastAsia="de-DE"/>
        </w:rPr>
        <w:t xml:space="preserve"> (large effect</w:t>
      </w:r>
      <w:r w:rsidR="005621B9" w:rsidRPr="005621B9">
        <w:rPr>
          <w:rFonts w:ascii="Times New Roman" w:hAnsi="Times New Roman" w:cs="Times New Roman"/>
          <w:sz w:val="24"/>
          <w:szCs w:val="24"/>
          <w:lang w:eastAsia="de-DE"/>
        </w:rPr>
        <w:t>).</w:t>
      </w:r>
    </w:p>
    <w:p w14:paraId="4C877F66" w14:textId="77DDF646" w:rsidR="005621B9" w:rsidRPr="005621B9" w:rsidRDefault="005621B9" w:rsidP="00CB0532">
      <w:pPr>
        <w:rPr>
          <w:rFonts w:ascii="Times New Roman" w:hAnsi="Times New Roman" w:cs="Times New Roman"/>
          <w:sz w:val="24"/>
          <w:szCs w:val="24"/>
          <w:lang w:eastAsia="de-DE"/>
        </w:rPr>
      </w:pPr>
      <w:r w:rsidRPr="005621B9">
        <w:rPr>
          <w:rFonts w:ascii="Times New Roman" w:hAnsi="Times New Roman" w:cs="Times New Roman"/>
          <w:sz w:val="24"/>
          <w:szCs w:val="24"/>
          <w:lang w:eastAsia="de-DE"/>
        </w:rPr>
        <w:t>The situational judgment test (SJT) score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d</w:t>
      </w:r>
      <w:r w:rsidR="00CB0532">
        <w:rPr>
          <w:rFonts w:ascii="Times New Roman" w:hAnsi="Times New Roman" w:cs="Times New Roman"/>
          <w:sz w:val="24"/>
          <w:szCs w:val="24"/>
          <w:lang w:eastAsia="de-DE"/>
        </w:rPr>
        <w:t>)</w:t>
      </w:r>
      <w:r w:rsidRPr="005621B9">
        <w:rPr>
          <w:rFonts w:ascii="Times New Roman" w:hAnsi="Times New Roman" w:cs="Times New Roman"/>
          <w:sz w:val="24"/>
          <w:szCs w:val="24"/>
          <w:lang w:eastAsia="de-DE"/>
        </w:rPr>
        <w:t xml:space="preserve">, assessing strategic knowledge, did not show a significant difference between groups, </w:t>
      </w:r>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 xml:space="preserve">(80) = 1.00, </w:t>
      </w:r>
      <w:r w:rsidRPr="005621B9">
        <w:rPr>
          <w:rFonts w:ascii="Times New Roman" w:hAnsi="Times New Roman" w:cs="Times New Roman"/>
          <w:i/>
          <w:iCs/>
          <w:sz w:val="24"/>
          <w:szCs w:val="24"/>
          <w:lang w:eastAsia="de-DE"/>
        </w:rPr>
        <w:t>p</w:t>
      </w:r>
      <w:r w:rsidRPr="005621B9">
        <w:rPr>
          <w:rFonts w:ascii="Times New Roman" w:hAnsi="Times New Roman" w:cs="Times New Roman"/>
          <w:sz w:val="24"/>
          <w:szCs w:val="24"/>
          <w:lang w:eastAsia="de-DE"/>
        </w:rPr>
        <w:t xml:space="preserve"> = .32.</w:t>
      </w:r>
    </w:p>
    <w:p w14:paraId="61712993" w14:textId="664BC25F" w:rsidR="00432340" w:rsidRPr="00432340" w:rsidRDefault="002625A5" w:rsidP="00432340">
      <w:pPr>
        <w:pStyle w:val="berschrift2"/>
        <w:rPr>
          <w:rFonts w:ascii="Times New Roman" w:hAnsi="Times New Roman" w:cs="Times New Roman"/>
          <w:sz w:val="24"/>
          <w:szCs w:val="24"/>
          <w:lang w:eastAsia="de-DE"/>
        </w:rPr>
      </w:pPr>
      <w:commentRangeStart w:id="8"/>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Efficiency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Traditional Classroom Management Measures</w:t>
      </w:r>
      <w:commentRangeEnd w:id="8"/>
      <w:r>
        <w:rPr>
          <w:rStyle w:val="Kommentarzeichen"/>
          <w:rFonts w:ascii="Calibri" w:hAnsi="Calibri" w:cs="Arial"/>
          <w:b w:val="0"/>
        </w:rPr>
        <w:commentReference w:id="8"/>
      </w:r>
    </w:p>
    <w:tbl>
      <w:tblPr>
        <w:tblStyle w:val="Tabellenraster"/>
        <w:tblW w:w="0" w:type="auto"/>
        <w:tblLook w:val="04A0" w:firstRow="1" w:lastRow="0" w:firstColumn="1" w:lastColumn="0" w:noHBand="0" w:noVBand="1"/>
      </w:tblPr>
      <w:tblGrid>
        <w:gridCol w:w="1232"/>
        <w:gridCol w:w="913"/>
        <w:gridCol w:w="912"/>
        <w:gridCol w:w="905"/>
        <w:gridCol w:w="905"/>
        <w:gridCol w:w="905"/>
        <w:gridCol w:w="905"/>
        <w:gridCol w:w="905"/>
        <w:gridCol w:w="905"/>
        <w:gridCol w:w="863"/>
      </w:tblGrid>
      <w:tr w:rsidR="002625A5" w:rsidRPr="00131A10" w14:paraId="7A8311B5" w14:textId="5E11AAAF" w:rsidTr="002625A5">
        <w:tc>
          <w:tcPr>
            <w:tcW w:w="1033" w:type="dxa"/>
          </w:tcPr>
          <w:p w14:paraId="4C123A3D" w14:textId="675B3A56"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Variable</w:t>
            </w:r>
          </w:p>
        </w:tc>
        <w:tc>
          <w:tcPr>
            <w:tcW w:w="930" w:type="dxa"/>
          </w:tcPr>
          <w:p w14:paraId="7251243A" w14:textId="2F7644AD"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1)</w:t>
            </w:r>
          </w:p>
        </w:tc>
        <w:tc>
          <w:tcPr>
            <w:tcW w:w="929" w:type="dxa"/>
          </w:tcPr>
          <w:p w14:paraId="2DE7BEC1" w14:textId="79CA8FFB"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2)</w:t>
            </w:r>
          </w:p>
        </w:tc>
        <w:tc>
          <w:tcPr>
            <w:tcW w:w="929" w:type="dxa"/>
          </w:tcPr>
          <w:p w14:paraId="2E8DCB5B" w14:textId="1562BF54"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3)</w:t>
            </w:r>
          </w:p>
        </w:tc>
        <w:tc>
          <w:tcPr>
            <w:tcW w:w="929" w:type="dxa"/>
          </w:tcPr>
          <w:p w14:paraId="10BF225A" w14:textId="0F7E2D4A"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4)</w:t>
            </w:r>
          </w:p>
        </w:tc>
        <w:tc>
          <w:tcPr>
            <w:tcW w:w="929" w:type="dxa"/>
          </w:tcPr>
          <w:p w14:paraId="0F958454" w14:textId="4FFC4A25"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5)</w:t>
            </w:r>
          </w:p>
        </w:tc>
        <w:tc>
          <w:tcPr>
            <w:tcW w:w="929" w:type="dxa"/>
          </w:tcPr>
          <w:p w14:paraId="760255BE" w14:textId="32CF8EF5"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6)</w:t>
            </w:r>
          </w:p>
        </w:tc>
        <w:tc>
          <w:tcPr>
            <w:tcW w:w="929" w:type="dxa"/>
          </w:tcPr>
          <w:p w14:paraId="52A041F3" w14:textId="32844806"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7)</w:t>
            </w:r>
          </w:p>
        </w:tc>
        <w:tc>
          <w:tcPr>
            <w:tcW w:w="929" w:type="dxa"/>
          </w:tcPr>
          <w:p w14:paraId="690EDEB7" w14:textId="5668AE8D"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8)</w:t>
            </w:r>
          </w:p>
        </w:tc>
        <w:tc>
          <w:tcPr>
            <w:tcW w:w="884" w:type="dxa"/>
          </w:tcPr>
          <w:p w14:paraId="66CDDD5B" w14:textId="16D19948"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9)</w:t>
            </w:r>
          </w:p>
        </w:tc>
      </w:tr>
      <w:tr w:rsidR="002625A5" w:rsidRPr="00131A10" w14:paraId="113C6EC5" w14:textId="62E46C2A" w:rsidTr="002625A5">
        <w:tc>
          <w:tcPr>
            <w:tcW w:w="1033" w:type="dxa"/>
          </w:tcPr>
          <w:p w14:paraId="143E186F" w14:textId="77777777"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1) Average Duration </w:t>
            </w:r>
          </w:p>
          <w:p w14:paraId="114B36EE" w14:textId="35C0A44A"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Fixation</w:t>
            </w:r>
          </w:p>
        </w:tc>
        <w:tc>
          <w:tcPr>
            <w:tcW w:w="930" w:type="dxa"/>
          </w:tcPr>
          <w:p w14:paraId="0D870AC7" w14:textId="11870B18" w:rsidR="002625A5" w:rsidRPr="00131A10" w:rsidRDefault="00432340" w:rsidP="002625A5">
            <w:pPr>
              <w:ind w:firstLine="0"/>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929" w:type="dxa"/>
          </w:tcPr>
          <w:p w14:paraId="10B51E42"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0F5672AA"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0279AF71"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114C20B3"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308F31AC"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00715846"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17541F2B" w14:textId="77777777" w:rsidR="002625A5" w:rsidRPr="00131A10" w:rsidRDefault="002625A5" w:rsidP="002625A5">
            <w:pPr>
              <w:ind w:firstLine="0"/>
              <w:rPr>
                <w:rFonts w:ascii="Times New Roman" w:hAnsi="Times New Roman" w:cs="Times New Roman"/>
                <w:szCs w:val="22"/>
                <w:lang w:eastAsia="de-DE"/>
              </w:rPr>
            </w:pPr>
          </w:p>
        </w:tc>
        <w:tc>
          <w:tcPr>
            <w:tcW w:w="884" w:type="dxa"/>
          </w:tcPr>
          <w:p w14:paraId="7016746D" w14:textId="77777777" w:rsidR="002625A5" w:rsidRPr="00131A10" w:rsidRDefault="002625A5" w:rsidP="002625A5">
            <w:pPr>
              <w:ind w:firstLine="0"/>
              <w:rPr>
                <w:rFonts w:ascii="Times New Roman" w:hAnsi="Times New Roman" w:cs="Times New Roman"/>
                <w:szCs w:val="22"/>
                <w:lang w:eastAsia="de-DE"/>
              </w:rPr>
            </w:pPr>
          </w:p>
        </w:tc>
      </w:tr>
      <w:tr w:rsidR="002625A5" w:rsidRPr="00131A10" w14:paraId="721A1D32" w14:textId="08FC7D68" w:rsidTr="002625A5">
        <w:tc>
          <w:tcPr>
            <w:tcW w:w="1033" w:type="dxa"/>
          </w:tcPr>
          <w:p w14:paraId="567238BF" w14:textId="4DB752E8"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2) Fixation Number per Minute</w:t>
            </w:r>
          </w:p>
        </w:tc>
        <w:tc>
          <w:tcPr>
            <w:tcW w:w="930" w:type="dxa"/>
          </w:tcPr>
          <w:p w14:paraId="76F7C9EB" w14:textId="4E21C374" w:rsidR="002625A5" w:rsidRPr="00131A10" w:rsidRDefault="003B3468" w:rsidP="002625A5">
            <w:pPr>
              <w:ind w:firstLine="0"/>
              <w:rPr>
                <w:rFonts w:ascii="Times New Roman" w:hAnsi="Times New Roman" w:cs="Times New Roman"/>
                <w:szCs w:val="22"/>
                <w:lang w:eastAsia="de-DE"/>
              </w:rPr>
            </w:pPr>
            <w:r w:rsidRPr="003B3468">
              <w:rPr>
                <w:rFonts w:ascii="Times New Roman" w:hAnsi="Times New Roman" w:cs="Times New Roman"/>
                <w:szCs w:val="22"/>
                <w:lang w:eastAsia="de-DE"/>
              </w:rPr>
              <w:t>–</w:t>
            </w:r>
            <w:r>
              <w:rPr>
                <w:rFonts w:ascii="Times New Roman" w:hAnsi="Times New Roman" w:cs="Times New Roman"/>
                <w:szCs w:val="22"/>
                <w:lang w:eastAsia="de-DE"/>
              </w:rPr>
              <w:t>.85*</w:t>
            </w:r>
          </w:p>
        </w:tc>
        <w:tc>
          <w:tcPr>
            <w:tcW w:w="929" w:type="dxa"/>
          </w:tcPr>
          <w:p w14:paraId="1B0A2C51" w14:textId="14080AFC" w:rsidR="002625A5" w:rsidRPr="00131A10" w:rsidRDefault="00432340" w:rsidP="002625A5">
            <w:pPr>
              <w:ind w:firstLine="0"/>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929" w:type="dxa"/>
          </w:tcPr>
          <w:p w14:paraId="7052E149"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3699A0C3"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3EB91A67"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5E36B8C8"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745BC8EA"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0037A74E" w14:textId="77777777" w:rsidR="002625A5" w:rsidRPr="00131A10" w:rsidRDefault="002625A5" w:rsidP="002625A5">
            <w:pPr>
              <w:ind w:firstLine="0"/>
              <w:rPr>
                <w:rFonts w:ascii="Times New Roman" w:hAnsi="Times New Roman" w:cs="Times New Roman"/>
                <w:szCs w:val="22"/>
                <w:lang w:eastAsia="de-DE"/>
              </w:rPr>
            </w:pPr>
          </w:p>
        </w:tc>
        <w:tc>
          <w:tcPr>
            <w:tcW w:w="884" w:type="dxa"/>
          </w:tcPr>
          <w:p w14:paraId="5963B075" w14:textId="77777777" w:rsidR="002625A5" w:rsidRPr="00131A10" w:rsidRDefault="002625A5" w:rsidP="002625A5">
            <w:pPr>
              <w:ind w:firstLine="0"/>
              <w:rPr>
                <w:rFonts w:ascii="Times New Roman" w:hAnsi="Times New Roman" w:cs="Times New Roman"/>
                <w:szCs w:val="22"/>
                <w:lang w:eastAsia="de-DE"/>
              </w:rPr>
            </w:pPr>
          </w:p>
        </w:tc>
      </w:tr>
      <w:tr w:rsidR="002625A5" w:rsidRPr="00131A10" w14:paraId="53365597" w14:textId="2DA1C206" w:rsidTr="002625A5">
        <w:tc>
          <w:tcPr>
            <w:tcW w:w="1033" w:type="dxa"/>
          </w:tcPr>
          <w:p w14:paraId="6EDEFA67" w14:textId="1AE3DC79"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3) GRI</w:t>
            </w:r>
          </w:p>
        </w:tc>
        <w:tc>
          <w:tcPr>
            <w:tcW w:w="930" w:type="dxa"/>
          </w:tcPr>
          <w:p w14:paraId="7B393794" w14:textId="17196DB8" w:rsidR="002625A5" w:rsidRPr="00131A10" w:rsidRDefault="003B3468" w:rsidP="002625A5">
            <w:pPr>
              <w:ind w:firstLine="0"/>
              <w:rPr>
                <w:rFonts w:ascii="Times New Roman" w:hAnsi="Times New Roman" w:cs="Times New Roman"/>
                <w:szCs w:val="22"/>
                <w:lang w:eastAsia="de-DE"/>
              </w:rPr>
            </w:pPr>
            <w:r>
              <w:rPr>
                <w:rFonts w:ascii="Times New Roman" w:hAnsi="Times New Roman" w:cs="Times New Roman"/>
                <w:szCs w:val="22"/>
                <w:lang w:eastAsia="de-DE"/>
              </w:rPr>
              <w:t>.9</w:t>
            </w:r>
            <w:r w:rsidR="00FA58D6">
              <w:rPr>
                <w:rFonts w:ascii="Times New Roman" w:hAnsi="Times New Roman" w:cs="Times New Roman"/>
                <w:szCs w:val="22"/>
                <w:lang w:eastAsia="de-DE"/>
              </w:rPr>
              <w:t>1</w:t>
            </w:r>
            <w:r>
              <w:rPr>
                <w:rFonts w:ascii="Times New Roman" w:hAnsi="Times New Roman" w:cs="Times New Roman"/>
                <w:szCs w:val="22"/>
                <w:lang w:eastAsia="de-DE"/>
              </w:rPr>
              <w:t>*</w:t>
            </w:r>
          </w:p>
        </w:tc>
        <w:tc>
          <w:tcPr>
            <w:tcW w:w="929" w:type="dxa"/>
          </w:tcPr>
          <w:p w14:paraId="5D1613D6" w14:textId="3F7F0557" w:rsidR="002625A5" w:rsidRPr="00131A10" w:rsidRDefault="00FA58D6" w:rsidP="002625A5">
            <w:pPr>
              <w:ind w:firstLine="0"/>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95*</w:t>
            </w:r>
          </w:p>
        </w:tc>
        <w:tc>
          <w:tcPr>
            <w:tcW w:w="929" w:type="dxa"/>
          </w:tcPr>
          <w:p w14:paraId="3303E850" w14:textId="43EEA6B9" w:rsidR="002625A5" w:rsidRPr="00131A10" w:rsidRDefault="00432340" w:rsidP="002625A5">
            <w:pPr>
              <w:ind w:firstLine="0"/>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929" w:type="dxa"/>
          </w:tcPr>
          <w:p w14:paraId="37F40A4C"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283BD928"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1B069B51"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67812659"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60A91FD0" w14:textId="77777777" w:rsidR="002625A5" w:rsidRPr="00131A10" w:rsidRDefault="002625A5" w:rsidP="002625A5">
            <w:pPr>
              <w:ind w:firstLine="0"/>
              <w:rPr>
                <w:rFonts w:ascii="Times New Roman" w:hAnsi="Times New Roman" w:cs="Times New Roman"/>
                <w:szCs w:val="22"/>
                <w:lang w:eastAsia="de-DE"/>
              </w:rPr>
            </w:pPr>
          </w:p>
        </w:tc>
        <w:tc>
          <w:tcPr>
            <w:tcW w:w="884" w:type="dxa"/>
          </w:tcPr>
          <w:p w14:paraId="319D33BA" w14:textId="77777777" w:rsidR="002625A5" w:rsidRPr="00131A10" w:rsidRDefault="002625A5" w:rsidP="002625A5">
            <w:pPr>
              <w:ind w:firstLine="0"/>
              <w:rPr>
                <w:rFonts w:ascii="Times New Roman" w:hAnsi="Times New Roman" w:cs="Times New Roman"/>
                <w:szCs w:val="22"/>
                <w:lang w:eastAsia="de-DE"/>
              </w:rPr>
            </w:pPr>
          </w:p>
        </w:tc>
      </w:tr>
      <w:tr w:rsidR="002625A5" w:rsidRPr="00131A10" w14:paraId="1615F351" w14:textId="1CA7F4BE" w:rsidTr="002625A5">
        <w:tc>
          <w:tcPr>
            <w:tcW w:w="1033" w:type="dxa"/>
          </w:tcPr>
          <w:p w14:paraId="667E5254" w14:textId="67FC3BA3"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4) Fixation Number on AOI </w:t>
            </w:r>
            <w:r w:rsidRPr="00131A10">
              <w:rPr>
                <w:rFonts w:ascii="Times New Roman" w:hAnsi="Times New Roman" w:cs="Times New Roman"/>
                <w:i/>
                <w:iCs/>
                <w:szCs w:val="22"/>
                <w:lang w:eastAsia="de-DE"/>
              </w:rPr>
              <w:t>Students</w:t>
            </w:r>
          </w:p>
        </w:tc>
        <w:tc>
          <w:tcPr>
            <w:tcW w:w="930" w:type="dxa"/>
          </w:tcPr>
          <w:p w14:paraId="17293D81" w14:textId="345F070D" w:rsidR="002625A5" w:rsidRPr="00131A10" w:rsidRDefault="00FA58D6" w:rsidP="002625A5">
            <w:pPr>
              <w:ind w:firstLine="0"/>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52*</w:t>
            </w:r>
          </w:p>
        </w:tc>
        <w:tc>
          <w:tcPr>
            <w:tcW w:w="929" w:type="dxa"/>
          </w:tcPr>
          <w:p w14:paraId="2429414D" w14:textId="38ECDEBB" w:rsidR="002625A5" w:rsidRPr="00131A10" w:rsidRDefault="00FA58D6" w:rsidP="002625A5">
            <w:pPr>
              <w:ind w:firstLine="0"/>
              <w:rPr>
                <w:rFonts w:ascii="Times New Roman" w:hAnsi="Times New Roman" w:cs="Times New Roman"/>
                <w:szCs w:val="22"/>
                <w:lang w:eastAsia="de-DE"/>
              </w:rPr>
            </w:pPr>
            <w:r>
              <w:rPr>
                <w:rFonts w:ascii="Times New Roman" w:hAnsi="Times New Roman" w:cs="Times New Roman"/>
                <w:szCs w:val="22"/>
                <w:lang w:eastAsia="de-DE"/>
              </w:rPr>
              <w:t>.60*</w:t>
            </w:r>
          </w:p>
        </w:tc>
        <w:tc>
          <w:tcPr>
            <w:tcW w:w="929" w:type="dxa"/>
          </w:tcPr>
          <w:p w14:paraId="5DBAECBB"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67189FE4" w14:textId="09AE28D4" w:rsidR="002625A5" w:rsidRPr="00131A10" w:rsidRDefault="00432340" w:rsidP="002625A5">
            <w:pPr>
              <w:ind w:firstLine="0"/>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929" w:type="dxa"/>
          </w:tcPr>
          <w:p w14:paraId="36BAE57D"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3B02C952"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74F2319E"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0A666AA5" w14:textId="77777777" w:rsidR="002625A5" w:rsidRPr="00131A10" w:rsidRDefault="002625A5" w:rsidP="002625A5">
            <w:pPr>
              <w:ind w:firstLine="0"/>
              <w:rPr>
                <w:rFonts w:ascii="Times New Roman" w:hAnsi="Times New Roman" w:cs="Times New Roman"/>
                <w:szCs w:val="22"/>
                <w:lang w:eastAsia="de-DE"/>
              </w:rPr>
            </w:pPr>
          </w:p>
        </w:tc>
        <w:tc>
          <w:tcPr>
            <w:tcW w:w="884" w:type="dxa"/>
          </w:tcPr>
          <w:p w14:paraId="7264E4A7" w14:textId="77777777" w:rsidR="002625A5" w:rsidRPr="00131A10" w:rsidRDefault="002625A5" w:rsidP="002625A5">
            <w:pPr>
              <w:ind w:firstLine="0"/>
              <w:rPr>
                <w:rFonts w:ascii="Times New Roman" w:hAnsi="Times New Roman" w:cs="Times New Roman"/>
                <w:szCs w:val="22"/>
                <w:lang w:eastAsia="de-DE"/>
              </w:rPr>
            </w:pPr>
          </w:p>
        </w:tc>
      </w:tr>
      <w:tr w:rsidR="002625A5" w:rsidRPr="00131A10" w14:paraId="27E51D31" w14:textId="25BC7484" w:rsidTr="002625A5">
        <w:tc>
          <w:tcPr>
            <w:tcW w:w="1033" w:type="dxa"/>
          </w:tcPr>
          <w:p w14:paraId="632426D1" w14:textId="24FD92BB"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iCs/>
                <w:szCs w:val="22"/>
                <w:lang w:val="de-DE" w:eastAsia="de-DE"/>
              </w:rPr>
              <w:t xml:space="preserve">(5) TTFF (log) in </w:t>
            </w:r>
            <w:r w:rsidRPr="00131A10">
              <w:rPr>
                <w:rFonts w:ascii="Times New Roman" w:hAnsi="Times New Roman" w:cs="Times New Roman"/>
                <w:iCs/>
                <w:szCs w:val="22"/>
                <w:lang w:val="de-DE" w:eastAsia="de-DE"/>
              </w:rPr>
              <w:lastRenderedPageBreak/>
              <w:t xml:space="preserve">AOI </w:t>
            </w:r>
            <w:r w:rsidRPr="00131A10">
              <w:rPr>
                <w:rFonts w:ascii="Times New Roman" w:hAnsi="Times New Roman" w:cs="Times New Roman"/>
                <w:i/>
                <w:szCs w:val="22"/>
                <w:lang w:val="de-DE" w:eastAsia="de-DE"/>
              </w:rPr>
              <w:t>Disruptive Student</w:t>
            </w:r>
          </w:p>
        </w:tc>
        <w:tc>
          <w:tcPr>
            <w:tcW w:w="930" w:type="dxa"/>
          </w:tcPr>
          <w:p w14:paraId="7CF20932" w14:textId="32B55A89" w:rsidR="002625A5" w:rsidRPr="00131A10" w:rsidRDefault="00FA58D6" w:rsidP="002625A5">
            <w:pPr>
              <w:ind w:firstLine="0"/>
              <w:rPr>
                <w:rFonts w:ascii="Times New Roman" w:hAnsi="Times New Roman" w:cs="Times New Roman"/>
                <w:szCs w:val="22"/>
                <w:lang w:eastAsia="de-DE"/>
              </w:rPr>
            </w:pPr>
            <w:r w:rsidRPr="00FA58D6">
              <w:rPr>
                <w:rFonts w:ascii="Times New Roman" w:hAnsi="Times New Roman" w:cs="Times New Roman"/>
                <w:szCs w:val="22"/>
                <w:lang w:eastAsia="de-DE"/>
              </w:rPr>
              <w:lastRenderedPageBreak/>
              <w:t>–</w:t>
            </w:r>
            <w:r>
              <w:rPr>
                <w:rFonts w:ascii="Times New Roman" w:hAnsi="Times New Roman" w:cs="Times New Roman"/>
                <w:szCs w:val="22"/>
                <w:lang w:eastAsia="de-DE"/>
              </w:rPr>
              <w:t>.05</w:t>
            </w:r>
          </w:p>
        </w:tc>
        <w:tc>
          <w:tcPr>
            <w:tcW w:w="929" w:type="dxa"/>
          </w:tcPr>
          <w:p w14:paraId="6C57CB3B" w14:textId="03CF6DE4" w:rsidR="002625A5" w:rsidRPr="00131A10" w:rsidRDefault="00FA58D6" w:rsidP="002625A5">
            <w:pPr>
              <w:ind w:firstLine="0"/>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3</w:t>
            </w:r>
          </w:p>
        </w:tc>
        <w:tc>
          <w:tcPr>
            <w:tcW w:w="929" w:type="dxa"/>
          </w:tcPr>
          <w:p w14:paraId="7F1C913D"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05FCC647"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4D4F41AC" w14:textId="20A2EA9E" w:rsidR="002625A5" w:rsidRPr="00131A10" w:rsidRDefault="00432340" w:rsidP="002625A5">
            <w:pPr>
              <w:ind w:firstLine="0"/>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929" w:type="dxa"/>
          </w:tcPr>
          <w:p w14:paraId="74973FF1"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697D064C"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7C677449" w14:textId="77777777" w:rsidR="002625A5" w:rsidRPr="00131A10" w:rsidRDefault="002625A5" w:rsidP="002625A5">
            <w:pPr>
              <w:ind w:firstLine="0"/>
              <w:rPr>
                <w:rFonts w:ascii="Times New Roman" w:hAnsi="Times New Roman" w:cs="Times New Roman"/>
                <w:szCs w:val="22"/>
                <w:lang w:eastAsia="de-DE"/>
              </w:rPr>
            </w:pPr>
          </w:p>
        </w:tc>
        <w:tc>
          <w:tcPr>
            <w:tcW w:w="884" w:type="dxa"/>
          </w:tcPr>
          <w:p w14:paraId="49CEBF59" w14:textId="77777777" w:rsidR="002625A5" w:rsidRPr="00131A10" w:rsidRDefault="002625A5" w:rsidP="002625A5">
            <w:pPr>
              <w:ind w:firstLine="0"/>
              <w:rPr>
                <w:rFonts w:ascii="Times New Roman" w:hAnsi="Times New Roman" w:cs="Times New Roman"/>
                <w:szCs w:val="22"/>
                <w:lang w:eastAsia="de-DE"/>
              </w:rPr>
            </w:pPr>
          </w:p>
        </w:tc>
      </w:tr>
      <w:tr w:rsidR="002625A5" w:rsidRPr="00131A10" w14:paraId="06C6AF6A" w14:textId="406BBF21" w:rsidTr="002625A5">
        <w:tc>
          <w:tcPr>
            <w:tcW w:w="1033" w:type="dxa"/>
          </w:tcPr>
          <w:p w14:paraId="1B9DA045" w14:textId="7E836C8E" w:rsidR="002625A5" w:rsidRPr="00131A10" w:rsidRDefault="002625A5" w:rsidP="002625A5">
            <w:pPr>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6) </w:t>
            </w:r>
            <w:r w:rsidR="00432340">
              <w:rPr>
                <w:rFonts w:ascii="Times New Roman" w:hAnsi="Times New Roman" w:cs="Times New Roman"/>
                <w:szCs w:val="22"/>
                <w:lang w:eastAsia="de-DE"/>
              </w:rPr>
              <w:t>Disruption Rating</w:t>
            </w:r>
          </w:p>
        </w:tc>
        <w:tc>
          <w:tcPr>
            <w:tcW w:w="930" w:type="dxa"/>
          </w:tcPr>
          <w:p w14:paraId="091A24C7" w14:textId="2B19BDB8" w:rsidR="002625A5" w:rsidRPr="00131A10" w:rsidRDefault="00FA58D6" w:rsidP="002625A5">
            <w:pPr>
              <w:ind w:firstLine="0"/>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929" w:type="dxa"/>
          </w:tcPr>
          <w:p w14:paraId="4B019220" w14:textId="079FDCCA" w:rsidR="002625A5" w:rsidRPr="00131A10" w:rsidRDefault="00FA58D6" w:rsidP="002625A5">
            <w:pPr>
              <w:ind w:firstLine="0"/>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4</w:t>
            </w:r>
          </w:p>
        </w:tc>
        <w:tc>
          <w:tcPr>
            <w:tcW w:w="929" w:type="dxa"/>
          </w:tcPr>
          <w:p w14:paraId="164FB96F"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0B8988B5"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364E2FC4"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708B4BE4" w14:textId="05888833" w:rsidR="002625A5" w:rsidRPr="00131A10" w:rsidRDefault="00432340" w:rsidP="002625A5">
            <w:pPr>
              <w:ind w:firstLine="0"/>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929" w:type="dxa"/>
          </w:tcPr>
          <w:p w14:paraId="2AEB53EE"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20FF8CBB" w14:textId="77777777" w:rsidR="002625A5" w:rsidRPr="00131A10" w:rsidRDefault="002625A5" w:rsidP="002625A5">
            <w:pPr>
              <w:ind w:firstLine="0"/>
              <w:rPr>
                <w:rFonts w:ascii="Times New Roman" w:hAnsi="Times New Roman" w:cs="Times New Roman"/>
                <w:szCs w:val="22"/>
                <w:lang w:eastAsia="de-DE"/>
              </w:rPr>
            </w:pPr>
          </w:p>
        </w:tc>
        <w:tc>
          <w:tcPr>
            <w:tcW w:w="884" w:type="dxa"/>
          </w:tcPr>
          <w:p w14:paraId="00901CD9" w14:textId="77777777" w:rsidR="002625A5" w:rsidRPr="00131A10" w:rsidRDefault="002625A5" w:rsidP="002625A5">
            <w:pPr>
              <w:ind w:firstLine="0"/>
              <w:rPr>
                <w:rFonts w:ascii="Times New Roman" w:hAnsi="Times New Roman" w:cs="Times New Roman"/>
                <w:szCs w:val="22"/>
                <w:lang w:eastAsia="de-DE"/>
              </w:rPr>
            </w:pPr>
          </w:p>
        </w:tc>
      </w:tr>
      <w:tr w:rsidR="002625A5" w:rsidRPr="00131A10" w14:paraId="0BE0A2DB" w14:textId="6EC4A093" w:rsidTr="002625A5">
        <w:tc>
          <w:tcPr>
            <w:tcW w:w="1033" w:type="dxa"/>
          </w:tcPr>
          <w:p w14:paraId="0F4421F2" w14:textId="5C69759F" w:rsidR="00432340" w:rsidRPr="00131A10" w:rsidRDefault="00432340" w:rsidP="002625A5">
            <w:pPr>
              <w:ind w:firstLine="0"/>
              <w:rPr>
                <w:rFonts w:ascii="Times New Roman" w:hAnsi="Times New Roman" w:cs="Times New Roman"/>
                <w:szCs w:val="22"/>
                <w:lang w:eastAsia="de-DE"/>
              </w:rPr>
            </w:pPr>
            <w:r>
              <w:rPr>
                <w:rFonts w:ascii="Times New Roman" w:hAnsi="Times New Roman" w:cs="Times New Roman"/>
                <w:szCs w:val="22"/>
                <w:lang w:eastAsia="de-DE"/>
              </w:rPr>
              <w:t>(7) Confidence Rating</w:t>
            </w:r>
          </w:p>
        </w:tc>
        <w:tc>
          <w:tcPr>
            <w:tcW w:w="930" w:type="dxa"/>
          </w:tcPr>
          <w:p w14:paraId="43D6E960" w14:textId="2FA27AEC" w:rsidR="002625A5" w:rsidRPr="00131A10" w:rsidRDefault="00FA58D6" w:rsidP="002625A5">
            <w:pPr>
              <w:ind w:firstLine="0"/>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929" w:type="dxa"/>
          </w:tcPr>
          <w:p w14:paraId="26C3E503" w14:textId="7E09508F" w:rsidR="002625A5" w:rsidRPr="00131A10" w:rsidRDefault="00FA58D6" w:rsidP="002625A5">
            <w:pPr>
              <w:ind w:firstLine="0"/>
              <w:rPr>
                <w:rFonts w:ascii="Times New Roman" w:hAnsi="Times New Roman" w:cs="Times New Roman"/>
                <w:szCs w:val="22"/>
                <w:lang w:eastAsia="de-DE"/>
              </w:rPr>
            </w:pPr>
            <w:r>
              <w:rPr>
                <w:rFonts w:ascii="Times New Roman" w:hAnsi="Times New Roman" w:cs="Times New Roman"/>
                <w:szCs w:val="22"/>
                <w:lang w:eastAsia="de-DE"/>
              </w:rPr>
              <w:t>.0</w:t>
            </w:r>
            <w:r w:rsidR="00F53957">
              <w:rPr>
                <w:rFonts w:ascii="Times New Roman" w:hAnsi="Times New Roman" w:cs="Times New Roman"/>
                <w:szCs w:val="22"/>
                <w:lang w:eastAsia="de-DE"/>
              </w:rPr>
              <w:t>6</w:t>
            </w:r>
          </w:p>
        </w:tc>
        <w:tc>
          <w:tcPr>
            <w:tcW w:w="929" w:type="dxa"/>
          </w:tcPr>
          <w:p w14:paraId="44357576"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51E813BF"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4F4A6518"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74153A55"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6D6BCF4E" w14:textId="178682B1" w:rsidR="002625A5" w:rsidRPr="00131A10" w:rsidRDefault="00432340" w:rsidP="002625A5">
            <w:pPr>
              <w:ind w:firstLine="0"/>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929" w:type="dxa"/>
          </w:tcPr>
          <w:p w14:paraId="5BFCCA10" w14:textId="77777777" w:rsidR="002625A5" w:rsidRPr="00131A10" w:rsidRDefault="002625A5" w:rsidP="002625A5">
            <w:pPr>
              <w:ind w:firstLine="0"/>
              <w:rPr>
                <w:rFonts w:ascii="Times New Roman" w:hAnsi="Times New Roman" w:cs="Times New Roman"/>
                <w:szCs w:val="22"/>
                <w:lang w:eastAsia="de-DE"/>
              </w:rPr>
            </w:pPr>
          </w:p>
        </w:tc>
        <w:tc>
          <w:tcPr>
            <w:tcW w:w="884" w:type="dxa"/>
          </w:tcPr>
          <w:p w14:paraId="08512968" w14:textId="77777777" w:rsidR="002625A5" w:rsidRPr="00131A10" w:rsidRDefault="002625A5" w:rsidP="002625A5">
            <w:pPr>
              <w:ind w:firstLine="0"/>
              <w:rPr>
                <w:rFonts w:ascii="Times New Roman" w:hAnsi="Times New Roman" w:cs="Times New Roman"/>
                <w:szCs w:val="22"/>
                <w:lang w:eastAsia="de-DE"/>
              </w:rPr>
            </w:pPr>
          </w:p>
        </w:tc>
      </w:tr>
      <w:tr w:rsidR="002625A5" w:rsidRPr="00131A10" w14:paraId="5B926E1A" w14:textId="0CE30863" w:rsidTr="002625A5">
        <w:tc>
          <w:tcPr>
            <w:tcW w:w="1033" w:type="dxa"/>
          </w:tcPr>
          <w:p w14:paraId="4494AD6E" w14:textId="20410560" w:rsidR="002625A5" w:rsidRPr="00131A10" w:rsidRDefault="00432340" w:rsidP="002625A5">
            <w:pPr>
              <w:ind w:firstLine="0"/>
              <w:rPr>
                <w:rFonts w:ascii="Times New Roman" w:hAnsi="Times New Roman" w:cs="Times New Roman"/>
                <w:szCs w:val="22"/>
                <w:lang w:eastAsia="de-DE"/>
              </w:rPr>
            </w:pPr>
            <w:r>
              <w:rPr>
                <w:rFonts w:ascii="Times New Roman" w:hAnsi="Times New Roman" w:cs="Times New Roman"/>
                <w:szCs w:val="22"/>
                <w:lang w:eastAsia="de-DE"/>
              </w:rPr>
              <w:t>(8) Self-Evaluation</w:t>
            </w:r>
          </w:p>
        </w:tc>
        <w:tc>
          <w:tcPr>
            <w:tcW w:w="930" w:type="dxa"/>
          </w:tcPr>
          <w:p w14:paraId="16CE3AA4" w14:textId="1894AD3C" w:rsidR="002625A5" w:rsidRPr="00131A10" w:rsidRDefault="00FA58D6" w:rsidP="002625A5">
            <w:pPr>
              <w:ind w:firstLine="0"/>
              <w:rPr>
                <w:rFonts w:ascii="Times New Roman" w:hAnsi="Times New Roman" w:cs="Times New Roman"/>
                <w:szCs w:val="22"/>
                <w:lang w:eastAsia="de-DE"/>
              </w:rPr>
            </w:pPr>
            <w:r>
              <w:rPr>
                <w:rFonts w:ascii="Times New Roman" w:hAnsi="Times New Roman" w:cs="Times New Roman"/>
                <w:szCs w:val="22"/>
                <w:lang w:eastAsia="de-DE"/>
              </w:rPr>
              <w:t>.14</w:t>
            </w:r>
          </w:p>
        </w:tc>
        <w:tc>
          <w:tcPr>
            <w:tcW w:w="929" w:type="dxa"/>
          </w:tcPr>
          <w:p w14:paraId="00AC6BB7"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71ACFF8E"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14D4CDA5"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42E1F6E7"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71C9CC17"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65A775D4" w14:textId="77777777" w:rsidR="002625A5" w:rsidRPr="00131A10" w:rsidRDefault="002625A5" w:rsidP="002625A5">
            <w:pPr>
              <w:ind w:firstLine="0"/>
              <w:rPr>
                <w:rFonts w:ascii="Times New Roman" w:hAnsi="Times New Roman" w:cs="Times New Roman"/>
                <w:szCs w:val="22"/>
                <w:lang w:eastAsia="de-DE"/>
              </w:rPr>
            </w:pPr>
          </w:p>
        </w:tc>
        <w:tc>
          <w:tcPr>
            <w:tcW w:w="929" w:type="dxa"/>
          </w:tcPr>
          <w:p w14:paraId="6460405F" w14:textId="0BE43326" w:rsidR="002625A5" w:rsidRPr="00131A10" w:rsidRDefault="00432340" w:rsidP="002625A5">
            <w:pPr>
              <w:ind w:firstLine="0"/>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884" w:type="dxa"/>
          </w:tcPr>
          <w:p w14:paraId="7CC5824C" w14:textId="77777777" w:rsidR="002625A5" w:rsidRPr="00131A10" w:rsidRDefault="002625A5" w:rsidP="002625A5">
            <w:pPr>
              <w:ind w:firstLine="0"/>
              <w:rPr>
                <w:rFonts w:ascii="Times New Roman" w:hAnsi="Times New Roman" w:cs="Times New Roman"/>
                <w:szCs w:val="22"/>
                <w:lang w:eastAsia="de-DE"/>
              </w:rPr>
            </w:pPr>
          </w:p>
        </w:tc>
      </w:tr>
      <w:tr w:rsidR="00432340" w:rsidRPr="00131A10" w14:paraId="195E296D" w14:textId="77777777" w:rsidTr="002625A5">
        <w:tc>
          <w:tcPr>
            <w:tcW w:w="1033" w:type="dxa"/>
          </w:tcPr>
          <w:p w14:paraId="19E58C8F" w14:textId="2B4C455D" w:rsidR="00432340" w:rsidRDefault="00432340" w:rsidP="002625A5">
            <w:pPr>
              <w:ind w:firstLine="0"/>
              <w:rPr>
                <w:rFonts w:ascii="Times New Roman" w:hAnsi="Times New Roman" w:cs="Times New Roman"/>
                <w:szCs w:val="22"/>
                <w:lang w:eastAsia="de-DE"/>
              </w:rPr>
            </w:pPr>
            <w:r>
              <w:rPr>
                <w:rFonts w:ascii="Times New Roman" w:hAnsi="Times New Roman" w:cs="Times New Roman"/>
                <w:szCs w:val="22"/>
                <w:lang w:eastAsia="de-DE"/>
              </w:rPr>
              <w:t xml:space="preserve">(9) </w:t>
            </w:r>
            <w:r>
              <w:rPr>
                <w:rFonts w:ascii="Times New Roman" w:hAnsi="Times New Roman" w:cs="Times New Roman"/>
                <w:szCs w:val="22"/>
                <w:lang w:eastAsia="de-DE"/>
              </w:rPr>
              <w:t>SJT</w:t>
            </w:r>
          </w:p>
        </w:tc>
        <w:tc>
          <w:tcPr>
            <w:tcW w:w="930" w:type="dxa"/>
          </w:tcPr>
          <w:p w14:paraId="164E0B11" w14:textId="58107B78" w:rsidR="00432340" w:rsidRPr="00131A10" w:rsidRDefault="00FA58D6" w:rsidP="002625A5">
            <w:pPr>
              <w:ind w:firstLine="0"/>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9</w:t>
            </w:r>
          </w:p>
        </w:tc>
        <w:tc>
          <w:tcPr>
            <w:tcW w:w="929" w:type="dxa"/>
          </w:tcPr>
          <w:p w14:paraId="4B0B38BB" w14:textId="77777777" w:rsidR="00432340" w:rsidRPr="00131A10" w:rsidRDefault="00432340" w:rsidP="002625A5">
            <w:pPr>
              <w:ind w:firstLine="0"/>
              <w:rPr>
                <w:rFonts w:ascii="Times New Roman" w:hAnsi="Times New Roman" w:cs="Times New Roman"/>
                <w:szCs w:val="22"/>
                <w:lang w:eastAsia="de-DE"/>
              </w:rPr>
            </w:pPr>
          </w:p>
        </w:tc>
        <w:tc>
          <w:tcPr>
            <w:tcW w:w="929" w:type="dxa"/>
          </w:tcPr>
          <w:p w14:paraId="088C488F" w14:textId="77777777" w:rsidR="00432340" w:rsidRPr="00131A10" w:rsidRDefault="00432340" w:rsidP="002625A5">
            <w:pPr>
              <w:ind w:firstLine="0"/>
              <w:rPr>
                <w:rFonts w:ascii="Times New Roman" w:hAnsi="Times New Roman" w:cs="Times New Roman"/>
                <w:szCs w:val="22"/>
                <w:lang w:eastAsia="de-DE"/>
              </w:rPr>
            </w:pPr>
          </w:p>
        </w:tc>
        <w:tc>
          <w:tcPr>
            <w:tcW w:w="929" w:type="dxa"/>
          </w:tcPr>
          <w:p w14:paraId="08C85BA3" w14:textId="77777777" w:rsidR="00432340" w:rsidRPr="00131A10" w:rsidRDefault="00432340" w:rsidP="002625A5">
            <w:pPr>
              <w:ind w:firstLine="0"/>
              <w:rPr>
                <w:rFonts w:ascii="Times New Roman" w:hAnsi="Times New Roman" w:cs="Times New Roman"/>
                <w:szCs w:val="22"/>
                <w:lang w:eastAsia="de-DE"/>
              </w:rPr>
            </w:pPr>
          </w:p>
        </w:tc>
        <w:tc>
          <w:tcPr>
            <w:tcW w:w="929" w:type="dxa"/>
          </w:tcPr>
          <w:p w14:paraId="09702CD9" w14:textId="77777777" w:rsidR="00432340" w:rsidRPr="00131A10" w:rsidRDefault="00432340" w:rsidP="002625A5">
            <w:pPr>
              <w:ind w:firstLine="0"/>
              <w:rPr>
                <w:rFonts w:ascii="Times New Roman" w:hAnsi="Times New Roman" w:cs="Times New Roman"/>
                <w:szCs w:val="22"/>
                <w:lang w:eastAsia="de-DE"/>
              </w:rPr>
            </w:pPr>
          </w:p>
        </w:tc>
        <w:tc>
          <w:tcPr>
            <w:tcW w:w="929" w:type="dxa"/>
          </w:tcPr>
          <w:p w14:paraId="2F752FE3" w14:textId="77777777" w:rsidR="00432340" w:rsidRPr="00131A10" w:rsidRDefault="00432340" w:rsidP="002625A5">
            <w:pPr>
              <w:ind w:firstLine="0"/>
              <w:rPr>
                <w:rFonts w:ascii="Times New Roman" w:hAnsi="Times New Roman" w:cs="Times New Roman"/>
                <w:szCs w:val="22"/>
                <w:lang w:eastAsia="de-DE"/>
              </w:rPr>
            </w:pPr>
          </w:p>
        </w:tc>
        <w:tc>
          <w:tcPr>
            <w:tcW w:w="929" w:type="dxa"/>
          </w:tcPr>
          <w:p w14:paraId="3DBAF400" w14:textId="77777777" w:rsidR="00432340" w:rsidRPr="00131A10" w:rsidRDefault="00432340" w:rsidP="002625A5">
            <w:pPr>
              <w:ind w:firstLine="0"/>
              <w:rPr>
                <w:rFonts w:ascii="Times New Roman" w:hAnsi="Times New Roman" w:cs="Times New Roman"/>
                <w:szCs w:val="22"/>
                <w:lang w:eastAsia="de-DE"/>
              </w:rPr>
            </w:pPr>
          </w:p>
        </w:tc>
        <w:tc>
          <w:tcPr>
            <w:tcW w:w="929" w:type="dxa"/>
          </w:tcPr>
          <w:p w14:paraId="482F8A5A" w14:textId="77777777" w:rsidR="00432340" w:rsidRPr="00131A10" w:rsidRDefault="00432340" w:rsidP="002625A5">
            <w:pPr>
              <w:ind w:firstLine="0"/>
              <w:rPr>
                <w:rFonts w:ascii="Times New Roman" w:hAnsi="Times New Roman" w:cs="Times New Roman"/>
                <w:szCs w:val="22"/>
                <w:lang w:eastAsia="de-DE"/>
              </w:rPr>
            </w:pPr>
          </w:p>
        </w:tc>
        <w:tc>
          <w:tcPr>
            <w:tcW w:w="884" w:type="dxa"/>
          </w:tcPr>
          <w:p w14:paraId="62DB7D2E" w14:textId="656CE496" w:rsidR="00432340" w:rsidRPr="00131A10" w:rsidRDefault="00432340" w:rsidP="002625A5">
            <w:pPr>
              <w:ind w:firstLine="0"/>
              <w:rPr>
                <w:rFonts w:ascii="Times New Roman" w:hAnsi="Times New Roman" w:cs="Times New Roman"/>
                <w:szCs w:val="22"/>
                <w:lang w:eastAsia="de-DE"/>
              </w:rPr>
            </w:pPr>
            <w:r w:rsidRPr="00432340">
              <w:rPr>
                <w:rFonts w:ascii="Times New Roman" w:hAnsi="Times New Roman" w:cs="Times New Roman"/>
                <w:szCs w:val="22"/>
                <w:lang w:eastAsia="de-DE"/>
              </w:rPr>
              <w:t>–</w:t>
            </w:r>
          </w:p>
        </w:tc>
      </w:tr>
    </w:tbl>
    <w:p w14:paraId="4B6DFDA7" w14:textId="55A8D01A" w:rsidR="002625A5" w:rsidRDefault="002625A5" w:rsidP="002625A5">
      <w:pPr>
        <w:rPr>
          <w:lang w:eastAsia="de-DE"/>
        </w:rPr>
      </w:pPr>
    </w:p>
    <w:p w14:paraId="48444684" w14:textId="7E522452" w:rsidR="002625A5" w:rsidRDefault="002625A5" w:rsidP="002625A5">
      <w:pPr>
        <w:rPr>
          <w:lang w:eastAsia="de-DE"/>
        </w:rPr>
      </w:pPr>
    </w:p>
    <w:p w14:paraId="30484CFC" w14:textId="60BE284D" w:rsidR="002625A5" w:rsidRDefault="002625A5" w:rsidP="002625A5">
      <w:pPr>
        <w:rPr>
          <w:lang w:eastAsia="de-DE"/>
        </w:rPr>
      </w:pPr>
    </w:p>
    <w:p w14:paraId="7A1CFA1F" w14:textId="44B46388" w:rsidR="002625A5" w:rsidRDefault="002625A5" w:rsidP="002625A5">
      <w:pPr>
        <w:rPr>
          <w:lang w:eastAsia="de-DE"/>
        </w:rPr>
      </w:pPr>
    </w:p>
    <w:p w14:paraId="575B4460" w14:textId="635B0D43" w:rsidR="002625A5" w:rsidRDefault="002625A5" w:rsidP="002625A5">
      <w:pPr>
        <w:rPr>
          <w:lang w:eastAsia="de-DE"/>
        </w:rPr>
      </w:pPr>
    </w:p>
    <w:p w14:paraId="37189CE1" w14:textId="46473FE6" w:rsidR="002625A5" w:rsidRDefault="002625A5" w:rsidP="002625A5">
      <w:pPr>
        <w:rPr>
          <w:lang w:eastAsia="de-DE"/>
        </w:rPr>
      </w:pPr>
    </w:p>
    <w:p w14:paraId="366B446E" w14:textId="4C2CFCB0" w:rsidR="002625A5" w:rsidRDefault="002625A5" w:rsidP="002625A5">
      <w:pPr>
        <w:rPr>
          <w:lang w:eastAsia="de-DE"/>
        </w:rPr>
      </w:pPr>
    </w:p>
    <w:p w14:paraId="74E6C5C6" w14:textId="543E34F7" w:rsidR="002625A5" w:rsidRDefault="002625A5" w:rsidP="002625A5">
      <w:pPr>
        <w:rPr>
          <w:lang w:eastAsia="de-DE"/>
        </w:rPr>
      </w:pPr>
    </w:p>
    <w:p w14:paraId="7182C144" w14:textId="403D503B" w:rsidR="002625A5" w:rsidRDefault="002625A5" w:rsidP="002625A5">
      <w:pPr>
        <w:rPr>
          <w:lang w:eastAsia="de-DE"/>
        </w:rPr>
      </w:pPr>
    </w:p>
    <w:p w14:paraId="0B3BAB19" w14:textId="0B1F9263" w:rsidR="002625A5" w:rsidRDefault="002625A5" w:rsidP="002625A5">
      <w:pPr>
        <w:rPr>
          <w:lang w:eastAsia="de-DE"/>
        </w:rPr>
      </w:pPr>
    </w:p>
    <w:p w14:paraId="553F8B33" w14:textId="01CBF5F4" w:rsidR="002625A5" w:rsidRDefault="002625A5" w:rsidP="002625A5">
      <w:pPr>
        <w:rPr>
          <w:lang w:eastAsia="de-DE"/>
        </w:rPr>
      </w:pPr>
    </w:p>
    <w:p w14:paraId="08A73DA1" w14:textId="12F3EE82" w:rsidR="002625A5" w:rsidRDefault="002625A5" w:rsidP="002625A5">
      <w:pPr>
        <w:rPr>
          <w:lang w:eastAsia="de-DE"/>
        </w:rPr>
      </w:pPr>
    </w:p>
    <w:p w14:paraId="3311B15B" w14:textId="77777777" w:rsidR="002625A5" w:rsidRPr="002625A5" w:rsidRDefault="002625A5" w:rsidP="002625A5">
      <w:pPr>
        <w:rPr>
          <w:lang w:eastAsia="de-DE"/>
        </w:rPr>
      </w:pPr>
    </w:p>
    <w:p w14:paraId="0FB406FD" w14:textId="087CE1A5" w:rsidR="002625A5" w:rsidRDefault="002625A5" w:rsidP="002625A5">
      <w:pPr>
        <w:rPr>
          <w:lang w:eastAsia="de-DE"/>
        </w:rPr>
      </w:pPr>
    </w:p>
    <w:p w14:paraId="39E9203A" w14:textId="3F862E22" w:rsidR="002625A5" w:rsidRDefault="002625A5" w:rsidP="002625A5">
      <w:pPr>
        <w:rPr>
          <w:lang w:eastAsia="de-DE"/>
        </w:rPr>
      </w:pPr>
    </w:p>
    <w:p w14:paraId="19A498C2" w14:textId="5A850C1D" w:rsidR="002625A5" w:rsidRDefault="002625A5" w:rsidP="002625A5">
      <w:pPr>
        <w:rPr>
          <w:lang w:eastAsia="de-DE"/>
        </w:rPr>
      </w:pPr>
    </w:p>
    <w:p w14:paraId="3D2E92DF" w14:textId="77777777" w:rsidR="002625A5" w:rsidRPr="002625A5" w:rsidRDefault="002625A5" w:rsidP="002625A5">
      <w:pPr>
        <w:rPr>
          <w:lang w:eastAsia="de-DE"/>
        </w:rPr>
      </w:pP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lastRenderedPageBreak/>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 xml:space="preserve">Beaty-O’Ferrall,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behavioural sciences. </w:t>
      </w:r>
      <w:r w:rsidRPr="000B3030">
        <w:rPr>
          <w:rFonts w:ascii="Times New Roman" w:hAnsi="Times New Roman" w:cs="Times New Roman"/>
          <w:sz w:val="24"/>
          <w:lang w:val="de-DE"/>
        </w:rPr>
        <w:t xml:space="preserve">Hilsdal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Boucheix, J.-M., Gruber, H., Lehtinen,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Brünken,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Lenske, G., Pham, G., Praetorius, A.-K., &amp; Ade-Thurow,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Mit Sch"ulern klarkommen: Professioneller Umgang mit Unterrichtsst"orungen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Scriptor.</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lastRenderedPageBreak/>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Onkhar, V., Dodou, D., &amp; de Winter, J. C. F. (2024). Evaluating the Tobii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Tobii AB. (2024). </w:t>
      </w:r>
      <w:r w:rsidRPr="000B3030">
        <w:rPr>
          <w:rFonts w:ascii="Times New Roman" w:hAnsi="Times New Roman" w:cs="Times New Roman"/>
          <w:i/>
          <w:iCs/>
          <w:sz w:val="24"/>
          <w:lang w:val="de-DE"/>
        </w:rPr>
        <w:t>Tobii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CCAF52A" w14:textId="1EFDA621"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Heckling</w:t>
            </w:r>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Clicking pen</w:t>
            </w:r>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Looking at phone</w:t>
            </w:r>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Chatting</w:t>
            </w:r>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Snipping hands</w:t>
            </w:r>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r w:rsidRPr="00671016">
              <w:rPr>
                <w:rFonts w:ascii="Times New Roman" w:hAnsi="Times New Roman" w:cs="Times New Roman"/>
                <w:b w:val="0"/>
                <w:bCs w:val="0"/>
                <w:sz w:val="24"/>
                <w:szCs w:val="24"/>
                <w:lang w:val="de-DE"/>
              </w:rPr>
              <w:t>Whispering</w:t>
            </w:r>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umming hands</w:t>
            </w:r>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Head on table</w:t>
            </w:r>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32460E0" w:rsidR="00CF6D94" w:rsidRPr="00CF6D94" w:rsidRDefault="00CF6D94" w:rsidP="00CF6D94">
      <w:pPr>
        <w:ind w:firstLine="0"/>
        <w:rPr>
          <w:rFonts w:ascii="Times New Roman" w:hAnsi="Times New Roman" w:cs="Times New Roman"/>
          <w:b/>
          <w:iCs/>
          <w:sz w:val="24"/>
          <w:szCs w:val="24"/>
        </w:rPr>
      </w:pPr>
      <w:r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r w:rsidRPr="00CF6D94">
              <w:rPr>
                <w:rFonts w:ascii="Times New Roman" w:hAnsi="Times New Roman" w:cs="Times New Roman"/>
                <w:bCs/>
                <w:szCs w:val="22"/>
                <w:lang w:val="de-DE"/>
              </w:rPr>
              <w:t>value</w:t>
            </w:r>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2B23CF3D" w14:textId="77777777" w:rsidR="00FA478F" w:rsidRDefault="00FA478F" w:rsidP="007C555E">
      <w:pPr>
        <w:ind w:firstLine="0"/>
        <w:rPr>
          <w:rFonts w:ascii="Times New Roman" w:hAnsi="Times New Roman" w:cs="Times New Roman"/>
          <w:color w:val="DBDBDB" w:themeColor="accent3" w:themeTint="66"/>
          <w:sz w:val="24"/>
          <w:szCs w:val="24"/>
        </w:rPr>
      </w:pPr>
    </w:p>
    <w:p w14:paraId="4072615A" w14:textId="77777777" w:rsidR="00BA71EF" w:rsidRDefault="00BA71EF" w:rsidP="00FA478F">
      <w:pPr>
        <w:ind w:firstLine="0"/>
        <w:rPr>
          <w:rFonts w:ascii="Times New Roman" w:hAnsi="Times New Roman" w:cs="Times New Roman"/>
          <w:b/>
          <w:bCs/>
          <w:color w:val="000000" w:themeColor="text1"/>
          <w:sz w:val="24"/>
          <w:szCs w:val="24"/>
        </w:rPr>
      </w:pPr>
    </w:p>
    <w:p w14:paraId="46E7802F" w14:textId="77777777" w:rsidR="00BA71EF" w:rsidRDefault="00BA71EF" w:rsidP="00FA478F">
      <w:pPr>
        <w:ind w:firstLine="0"/>
        <w:rPr>
          <w:rFonts w:ascii="Times New Roman" w:hAnsi="Times New Roman" w:cs="Times New Roman"/>
          <w:b/>
          <w:bCs/>
          <w:color w:val="000000" w:themeColor="text1"/>
          <w:sz w:val="24"/>
          <w:szCs w:val="24"/>
        </w:rPr>
      </w:pPr>
    </w:p>
    <w:p w14:paraId="5990C82C" w14:textId="7F0D93AE" w:rsidR="00FA478F" w:rsidRPr="00FA478F" w:rsidRDefault="00FA478F" w:rsidP="00FA478F">
      <w:pPr>
        <w:ind w:firstLine="0"/>
        <w:rPr>
          <w:rFonts w:ascii="Times New Roman" w:hAnsi="Times New Roman" w:cs="Times New Roman"/>
          <w:b/>
          <w:bCs/>
          <w:color w:val="000000" w:themeColor="text1"/>
          <w:sz w:val="24"/>
          <w:szCs w:val="24"/>
        </w:rPr>
      </w:pPr>
      <w:r w:rsidRPr="00FA478F">
        <w:rPr>
          <w:rFonts w:ascii="Times New Roman" w:hAnsi="Times New Roman" w:cs="Times New Roman"/>
          <w:b/>
          <w:bCs/>
          <w:color w:val="000000" w:themeColor="text1"/>
          <w:sz w:val="24"/>
          <w:szCs w:val="24"/>
        </w:rPr>
        <w:t xml:space="preserve">Figure </w:t>
      </w:r>
      <w:r>
        <w:rPr>
          <w:rFonts w:ascii="Times New Roman" w:hAnsi="Times New Roman" w:cs="Times New Roman"/>
          <w:b/>
          <w:bCs/>
          <w:color w:val="000000" w:themeColor="text1"/>
          <w:sz w:val="24"/>
          <w:szCs w:val="24"/>
        </w:rPr>
        <w:t>X</w:t>
      </w:r>
    </w:p>
    <w:p w14:paraId="225C29A0" w14:textId="77777777" w:rsidR="00FA478F" w:rsidRPr="00FA478F" w:rsidRDefault="00FA478F" w:rsidP="00FA478F">
      <w:pPr>
        <w:ind w:firstLine="0"/>
        <w:rPr>
          <w:rFonts w:ascii="Times New Roman" w:hAnsi="Times New Roman" w:cs="Times New Roman"/>
          <w:color w:val="000000" w:themeColor="text1"/>
          <w:sz w:val="24"/>
          <w:szCs w:val="24"/>
        </w:rPr>
      </w:pPr>
      <w:r w:rsidRPr="00FA478F">
        <w:rPr>
          <w:rFonts w:ascii="Times New Roman" w:hAnsi="Times New Roman" w:cs="Times New Roman"/>
          <w:bCs/>
          <w:i/>
          <w:iCs/>
          <w:color w:val="000000" w:themeColor="text1"/>
          <w:sz w:val="24"/>
          <w:szCs w:val="24"/>
        </w:rPr>
        <w:t>Number of Fixations per Minute Directed at AOI Students by Experienced and Inexperienced Teachers</w:t>
      </w:r>
    </w:p>
    <w:p w14:paraId="44B5AE06" w14:textId="77777777" w:rsidR="00FA478F" w:rsidRPr="00FA478F" w:rsidRDefault="00FA478F" w:rsidP="00FA478F">
      <w:pPr>
        <w:ind w:firstLine="0"/>
        <w:rPr>
          <w:rFonts w:ascii="Times New Roman" w:hAnsi="Times New Roman" w:cs="Times New Roman"/>
          <w:color w:val="000000" w:themeColor="text1"/>
          <w:sz w:val="24"/>
          <w:szCs w:val="24"/>
        </w:rPr>
      </w:pPr>
      <w:r w:rsidRPr="00FA478F">
        <w:rPr>
          <w:rFonts w:ascii="Times New Roman" w:hAnsi="Times New Roman" w:cs="Times New Roman"/>
          <w:noProof/>
          <w:color w:val="000000" w:themeColor="text1"/>
          <w:sz w:val="24"/>
          <w:szCs w:val="24"/>
        </w:rPr>
        <w:drawing>
          <wp:inline distT="0" distB="0" distL="0" distR="0" wp14:anchorId="6131BDC5" wp14:editId="4C4A12D2">
            <wp:extent cx="5943600" cy="3569335"/>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Grafik 26"/>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943600" cy="3569335"/>
                    </a:xfrm>
                    <a:prstGeom prst="rect">
                      <a:avLst/>
                    </a:prstGeom>
                  </pic:spPr>
                </pic:pic>
              </a:graphicData>
            </a:graphic>
          </wp:inline>
        </w:drawing>
      </w:r>
    </w:p>
    <w:p w14:paraId="08E2004A" w14:textId="77777777" w:rsidR="00FA478F" w:rsidRPr="00FA478F" w:rsidRDefault="00FA478F" w:rsidP="00FA478F">
      <w:pPr>
        <w:spacing w:line="240" w:lineRule="auto"/>
        <w:ind w:firstLine="0"/>
        <w:rPr>
          <w:rFonts w:ascii="Times New Roman" w:hAnsi="Times New Roman" w:cs="Times New Roman"/>
          <w:color w:val="000000" w:themeColor="text1"/>
          <w:sz w:val="24"/>
          <w:szCs w:val="24"/>
        </w:rPr>
      </w:pPr>
      <w:r w:rsidRPr="00FA478F">
        <w:rPr>
          <w:rFonts w:ascii="Times New Roman" w:hAnsi="Times New Roman" w:cs="Times New Roman"/>
          <w:i/>
          <w:iCs/>
          <w:color w:val="000000" w:themeColor="text1"/>
          <w:sz w:val="24"/>
          <w:szCs w:val="24"/>
        </w:rPr>
        <w:t>Note.</w:t>
      </w:r>
      <w:r w:rsidRPr="00FA478F">
        <w:rPr>
          <w:rFonts w:ascii="Times New Roman" w:hAnsi="Times New Roman" w:cs="Times New Roman"/>
          <w:color w:val="000000" w:themeColor="text1"/>
          <w:sz w:val="24"/>
          <w:szCs w:val="24"/>
        </w:rPr>
        <w:t xml:space="preserve"> The figure depicts the number of fixations per minute directed at AOI </w:t>
      </w:r>
      <w:r w:rsidRPr="00FA478F">
        <w:rPr>
          <w:rFonts w:ascii="Times New Roman" w:hAnsi="Times New Roman" w:cs="Times New Roman"/>
          <w:i/>
          <w:iCs/>
          <w:color w:val="000000" w:themeColor="text1"/>
          <w:sz w:val="24"/>
          <w:szCs w:val="24"/>
        </w:rPr>
        <w:t>Students</w:t>
      </w:r>
      <w:r w:rsidRPr="00FA478F">
        <w:rPr>
          <w:rFonts w:ascii="Times New Roman" w:hAnsi="Times New Roman" w:cs="Times New Roman"/>
          <w:color w:val="000000" w:themeColor="text1"/>
          <w:sz w:val="24"/>
          <w:szCs w:val="24"/>
        </w:rPr>
        <w:t xml:space="preserve"> by experienced and inexperienced teachers. The boxplots represent the interquartile range and the median (bold line), with whiskers extending to 1.5 times the interquartile range. Individual data points are displayed as dots and the blue “X” indicates the group mean. </w:t>
      </w:r>
    </w:p>
    <w:p w14:paraId="7230A6E4" w14:textId="504E77D7" w:rsidR="00FA478F" w:rsidRPr="00B76258" w:rsidRDefault="00FA478F" w:rsidP="007C555E">
      <w:pPr>
        <w:ind w:firstLine="0"/>
        <w:rPr>
          <w:rFonts w:ascii="Times New Roman" w:hAnsi="Times New Roman" w:cs="Times New Roman"/>
          <w:color w:val="DBDBDB" w:themeColor="accent3" w:themeTint="66"/>
          <w:sz w:val="24"/>
          <w:szCs w:val="24"/>
        </w:rPr>
      </w:pPr>
    </w:p>
    <w:sectPr w:rsidR="00FA478F" w:rsidRPr="00B76258" w:rsidSect="00E23B06">
      <w:headerReference w:type="default" r:id="rId20"/>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2"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3"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4"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an den Parameter dann nicht gleich fixations per Minute nennen?</w:t>
      </w:r>
    </w:p>
  </w:comment>
  <w:comment w:id="5" w:author="Mandy Klatt" w:date="2025-01-21T18:32:00Z" w:initials="MK">
    <w:p w14:paraId="0F4B8435" w14:textId="75CB5495" w:rsidR="00BC668C" w:rsidRPr="00785C13" w:rsidRDefault="002F4959">
      <w:pPr>
        <w:pStyle w:val="Kommentartext"/>
        <w:rPr>
          <w:lang w:val="de-DE"/>
        </w:rPr>
      </w:pPr>
      <w:r>
        <w:rPr>
          <w:rStyle w:val="Kommentarzeichen"/>
        </w:rPr>
        <w:annotationRef/>
      </w:r>
      <w:r w:rsidRPr="00785C13">
        <w:rPr>
          <w:lang w:val="de-DE"/>
        </w:rPr>
        <w:t xml:space="preserve">An welcher Stelle berichte </w:t>
      </w:r>
      <w:r w:rsidR="00785C13" w:rsidRPr="00785C13">
        <w:rPr>
          <w:lang w:val="de-DE"/>
        </w:rPr>
        <w:t>ich die</w:t>
      </w:r>
      <w:r w:rsidR="00785C13">
        <w:rPr>
          <w:lang w:val="de-DE"/>
        </w:rPr>
        <w:t xml:space="preserve"> Letter Search Variablen? </w:t>
      </w:r>
      <w:r w:rsidR="005B6569">
        <w:rPr>
          <w:lang w:val="de-DE"/>
        </w:rPr>
        <w:t>Wollen wir diese überhaupt mit aufnehmen?</w:t>
      </w:r>
    </w:p>
  </w:comment>
  <w:comment w:id="8" w:author="Mandy Klatt" w:date="2025-02-04T19:23:00Z" w:initials="MK">
    <w:p w14:paraId="2C91D2F4" w14:textId="77777777" w:rsidR="002625A5" w:rsidRDefault="002625A5">
      <w:pPr>
        <w:pStyle w:val="Kommentartext"/>
        <w:rPr>
          <w:lang w:val="de-DE"/>
        </w:rPr>
      </w:pPr>
      <w:r>
        <w:rPr>
          <w:rStyle w:val="Kommentarzeichen"/>
        </w:rPr>
        <w:annotationRef/>
      </w:r>
      <w:r w:rsidRPr="002625A5">
        <w:rPr>
          <w:lang w:val="de-DE"/>
        </w:rPr>
        <w:t>Korrelationstablle splitten nach Experts/Novices</w:t>
      </w:r>
      <w:r>
        <w:rPr>
          <w:lang w:val="de-DE"/>
        </w:rPr>
        <w:t>;</w:t>
      </w:r>
    </w:p>
    <w:p w14:paraId="423D4C54" w14:textId="6FB91F6E" w:rsidR="002625A5" w:rsidRPr="002625A5" w:rsidRDefault="002625A5">
      <w:pPr>
        <w:pStyle w:val="Kommentartext"/>
        <w:rPr>
          <w:lang w:val="de-DE"/>
        </w:rPr>
      </w:pPr>
      <w:r>
        <w:rPr>
          <w:lang w:val="de-DE"/>
        </w:rPr>
        <w:t>Siehe Fitbit-Konferen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0E7FDDCA" w15:done="0"/>
  <w15:commentEx w15:paraId="27CA7473" w15:done="0"/>
  <w15:commentEx w15:paraId="1873A9F3" w15:paraIdParent="27CA7473" w15:done="0"/>
  <w15:commentEx w15:paraId="22F7903D" w15:done="1"/>
  <w15:commentEx w15:paraId="0F4B8435" w15:done="0"/>
  <w15:commentEx w15:paraId="423D4C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438350" w16cex:dateUtc="2025-01-28T15:24:00Z"/>
  <w16cex:commentExtensible w16cex:durableId="2B3CA761" w16cex:dateUtc="2025-01-23T10:32:00Z"/>
  <w16cex:commentExtensible w16cex:durableId="2B4249C0" w16cex:dateUtc="2025-01-27T17:06:00Z"/>
  <w16cex:commentExtensible w16cex:durableId="2B3CA9DA" w16cex:dateUtc="2025-01-23T10:43:00Z"/>
  <w16cex:commentExtensible w16cex:durableId="2B3A66B2" w16cex:dateUtc="2025-01-21T17:32:00Z"/>
  <w16cex:commentExtensible w16cex:durableId="2B4CE7CF" w16cex:dateUtc="2025-02-04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0E7FDDCA" w16cid:durableId="2B438350"/>
  <w16cid:commentId w16cid:paraId="27CA7473" w16cid:durableId="2B3CA761"/>
  <w16cid:commentId w16cid:paraId="1873A9F3" w16cid:durableId="2B4249C0"/>
  <w16cid:commentId w16cid:paraId="22F7903D" w16cid:durableId="2B3CA9DA"/>
  <w16cid:commentId w16cid:paraId="0F4B8435" w16cid:durableId="2B3A66B2"/>
  <w16cid:commentId w16cid:paraId="423D4C54" w16cid:durableId="2B4CE7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46323" w14:textId="77777777" w:rsidR="00165B1B" w:rsidRDefault="00165B1B" w:rsidP="00E102C3">
      <w:r>
        <w:separator/>
      </w:r>
    </w:p>
    <w:p w14:paraId="2E5C1C98" w14:textId="77777777" w:rsidR="00165B1B" w:rsidRDefault="00165B1B" w:rsidP="00E102C3"/>
  </w:endnote>
  <w:endnote w:type="continuationSeparator" w:id="0">
    <w:p w14:paraId="08669258" w14:textId="77777777" w:rsidR="00165B1B" w:rsidRDefault="00165B1B" w:rsidP="00E102C3">
      <w:r>
        <w:continuationSeparator/>
      </w:r>
    </w:p>
    <w:p w14:paraId="6208FCA7" w14:textId="77777777" w:rsidR="00165B1B" w:rsidRDefault="00165B1B" w:rsidP="00E102C3"/>
  </w:endnote>
  <w:endnote w:type="continuationNotice" w:id="1">
    <w:p w14:paraId="3A081D30" w14:textId="77777777" w:rsidR="00165B1B" w:rsidRDefault="00165B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4F3EE" w14:textId="77777777" w:rsidR="00165B1B" w:rsidRDefault="00165B1B" w:rsidP="00E102C3">
      <w:r>
        <w:separator/>
      </w:r>
    </w:p>
    <w:p w14:paraId="54AEDE42" w14:textId="77777777" w:rsidR="00165B1B" w:rsidRDefault="00165B1B" w:rsidP="00E102C3"/>
  </w:footnote>
  <w:footnote w:type="continuationSeparator" w:id="0">
    <w:p w14:paraId="0A33ABAC" w14:textId="77777777" w:rsidR="00165B1B" w:rsidRDefault="00165B1B" w:rsidP="00E102C3">
      <w:r>
        <w:continuationSeparator/>
      </w:r>
    </w:p>
    <w:p w14:paraId="7B4D9F67" w14:textId="77777777" w:rsidR="00165B1B" w:rsidRDefault="00165B1B" w:rsidP="00E102C3"/>
  </w:footnote>
  <w:footnote w:type="continuationNotice" w:id="1">
    <w:p w14:paraId="68E0D69E" w14:textId="77777777" w:rsidR="00165B1B" w:rsidRDefault="00165B1B">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0"/>
  </w:num>
  <w:num w:numId="16">
    <w:abstractNumId w:val="17"/>
  </w:num>
  <w:num w:numId="17">
    <w:abstractNumId w:val="6"/>
  </w:num>
  <w:num w:numId="18">
    <w:abstractNumId w:val="2"/>
  </w:num>
  <w:num w:numId="19">
    <w:abstractNumId w:val="3"/>
  </w:num>
  <w:num w:numId="20">
    <w:abstractNumId w:val="1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doNotTrackFormatting/>
  <w:defaultTabStop w:val="720"/>
  <w:hyphenationZone w:val="425"/>
  <w:characterSpacingControl w:val="doNotCompress"/>
  <w:hdrShapeDefaults>
    <o:shapedefaults v:ext="edit" spidmax="6145"/>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5C49"/>
    <w:rsid w:val="000064B8"/>
    <w:rsid w:val="00006918"/>
    <w:rsid w:val="0001120A"/>
    <w:rsid w:val="000115EE"/>
    <w:rsid w:val="00011A5F"/>
    <w:rsid w:val="00015A52"/>
    <w:rsid w:val="00017709"/>
    <w:rsid w:val="00021863"/>
    <w:rsid w:val="000218D0"/>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3FB8"/>
    <w:rsid w:val="00054D2E"/>
    <w:rsid w:val="00055B3A"/>
    <w:rsid w:val="00055EBE"/>
    <w:rsid w:val="0005674A"/>
    <w:rsid w:val="00056A71"/>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28A3"/>
    <w:rsid w:val="00094996"/>
    <w:rsid w:val="00095759"/>
    <w:rsid w:val="000957C6"/>
    <w:rsid w:val="00095A74"/>
    <w:rsid w:val="0009623B"/>
    <w:rsid w:val="00096EC7"/>
    <w:rsid w:val="00097278"/>
    <w:rsid w:val="000A08B4"/>
    <w:rsid w:val="000A0E7C"/>
    <w:rsid w:val="000A1209"/>
    <w:rsid w:val="000A5A29"/>
    <w:rsid w:val="000A67B0"/>
    <w:rsid w:val="000A7152"/>
    <w:rsid w:val="000A7AF5"/>
    <w:rsid w:val="000A7DA3"/>
    <w:rsid w:val="000B06C9"/>
    <w:rsid w:val="000B2A7A"/>
    <w:rsid w:val="000B3030"/>
    <w:rsid w:val="000B3FB2"/>
    <w:rsid w:val="000C0275"/>
    <w:rsid w:val="000C27B5"/>
    <w:rsid w:val="000C2A6B"/>
    <w:rsid w:val="000C2AA7"/>
    <w:rsid w:val="000C5CD2"/>
    <w:rsid w:val="000C6346"/>
    <w:rsid w:val="000C64B8"/>
    <w:rsid w:val="000D01B9"/>
    <w:rsid w:val="000D0C8D"/>
    <w:rsid w:val="000D5316"/>
    <w:rsid w:val="000D577D"/>
    <w:rsid w:val="000D654D"/>
    <w:rsid w:val="000D7686"/>
    <w:rsid w:val="000E0616"/>
    <w:rsid w:val="000E106D"/>
    <w:rsid w:val="000E3D6F"/>
    <w:rsid w:val="000E4F04"/>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E6D"/>
    <w:rsid w:val="001263C3"/>
    <w:rsid w:val="0012687D"/>
    <w:rsid w:val="0012701A"/>
    <w:rsid w:val="00130A3E"/>
    <w:rsid w:val="00131A10"/>
    <w:rsid w:val="00132939"/>
    <w:rsid w:val="0013325D"/>
    <w:rsid w:val="001333B9"/>
    <w:rsid w:val="00140CA6"/>
    <w:rsid w:val="00142AE8"/>
    <w:rsid w:val="001437B3"/>
    <w:rsid w:val="00146C9B"/>
    <w:rsid w:val="00147635"/>
    <w:rsid w:val="00153807"/>
    <w:rsid w:val="00153A3D"/>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C1C88"/>
    <w:rsid w:val="001C2344"/>
    <w:rsid w:val="001C29B0"/>
    <w:rsid w:val="001C4CDF"/>
    <w:rsid w:val="001C554E"/>
    <w:rsid w:val="001C5E35"/>
    <w:rsid w:val="001C7F49"/>
    <w:rsid w:val="001D00DC"/>
    <w:rsid w:val="001D4310"/>
    <w:rsid w:val="001D47E5"/>
    <w:rsid w:val="001D5623"/>
    <w:rsid w:val="001D6361"/>
    <w:rsid w:val="001D6A04"/>
    <w:rsid w:val="001D6E56"/>
    <w:rsid w:val="001D772A"/>
    <w:rsid w:val="001D7F11"/>
    <w:rsid w:val="001E060F"/>
    <w:rsid w:val="001E1952"/>
    <w:rsid w:val="001E45F8"/>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50A6"/>
    <w:rsid w:val="002068FD"/>
    <w:rsid w:val="00206F8D"/>
    <w:rsid w:val="00207B37"/>
    <w:rsid w:val="00211B56"/>
    <w:rsid w:val="00211D07"/>
    <w:rsid w:val="00213717"/>
    <w:rsid w:val="00213D88"/>
    <w:rsid w:val="00215C69"/>
    <w:rsid w:val="002168CD"/>
    <w:rsid w:val="0021772D"/>
    <w:rsid w:val="00217D65"/>
    <w:rsid w:val="0022005D"/>
    <w:rsid w:val="00221181"/>
    <w:rsid w:val="00222052"/>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6096A"/>
    <w:rsid w:val="002625A5"/>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513F"/>
    <w:rsid w:val="00296CF5"/>
    <w:rsid w:val="002975AD"/>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66C3"/>
    <w:rsid w:val="00322A54"/>
    <w:rsid w:val="00324402"/>
    <w:rsid w:val="0032546B"/>
    <w:rsid w:val="00326B49"/>
    <w:rsid w:val="00327270"/>
    <w:rsid w:val="003274EE"/>
    <w:rsid w:val="00327853"/>
    <w:rsid w:val="0033200C"/>
    <w:rsid w:val="003325A6"/>
    <w:rsid w:val="0033291A"/>
    <w:rsid w:val="003332D8"/>
    <w:rsid w:val="0033418B"/>
    <w:rsid w:val="00335069"/>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2F4"/>
    <w:rsid w:val="00371ADF"/>
    <w:rsid w:val="00374868"/>
    <w:rsid w:val="00374C0C"/>
    <w:rsid w:val="00376335"/>
    <w:rsid w:val="00380264"/>
    <w:rsid w:val="0038199D"/>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5C48"/>
    <w:rsid w:val="003C70D1"/>
    <w:rsid w:val="003C724B"/>
    <w:rsid w:val="003D2B62"/>
    <w:rsid w:val="003D58B6"/>
    <w:rsid w:val="003E05FD"/>
    <w:rsid w:val="003E0E1E"/>
    <w:rsid w:val="003E1BB9"/>
    <w:rsid w:val="003E22A3"/>
    <w:rsid w:val="003E29BD"/>
    <w:rsid w:val="003E374D"/>
    <w:rsid w:val="003E4E08"/>
    <w:rsid w:val="003E70CA"/>
    <w:rsid w:val="003F1DC5"/>
    <w:rsid w:val="003F2AC0"/>
    <w:rsid w:val="00401866"/>
    <w:rsid w:val="00401872"/>
    <w:rsid w:val="004019B3"/>
    <w:rsid w:val="00401A08"/>
    <w:rsid w:val="004023D1"/>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2340"/>
    <w:rsid w:val="0043329E"/>
    <w:rsid w:val="004348FF"/>
    <w:rsid w:val="00442A26"/>
    <w:rsid w:val="00445135"/>
    <w:rsid w:val="00445751"/>
    <w:rsid w:val="00447B65"/>
    <w:rsid w:val="0045343E"/>
    <w:rsid w:val="00453CA7"/>
    <w:rsid w:val="00457EE9"/>
    <w:rsid w:val="0046015F"/>
    <w:rsid w:val="00460EAB"/>
    <w:rsid w:val="00462878"/>
    <w:rsid w:val="00465D2C"/>
    <w:rsid w:val="00467C1D"/>
    <w:rsid w:val="00470BC1"/>
    <w:rsid w:val="004718E7"/>
    <w:rsid w:val="00472492"/>
    <w:rsid w:val="004727E9"/>
    <w:rsid w:val="00475FFE"/>
    <w:rsid w:val="00476A99"/>
    <w:rsid w:val="00476B52"/>
    <w:rsid w:val="00477945"/>
    <w:rsid w:val="00480102"/>
    <w:rsid w:val="004809A5"/>
    <w:rsid w:val="00484F4A"/>
    <w:rsid w:val="00486B99"/>
    <w:rsid w:val="0048783C"/>
    <w:rsid w:val="0049021E"/>
    <w:rsid w:val="00490A60"/>
    <w:rsid w:val="004924CA"/>
    <w:rsid w:val="004926CF"/>
    <w:rsid w:val="004934A8"/>
    <w:rsid w:val="00493FFD"/>
    <w:rsid w:val="00494677"/>
    <w:rsid w:val="00496083"/>
    <w:rsid w:val="0049758E"/>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3C65"/>
    <w:rsid w:val="004E4279"/>
    <w:rsid w:val="004E4731"/>
    <w:rsid w:val="004E47AC"/>
    <w:rsid w:val="004E4CB2"/>
    <w:rsid w:val="004E5260"/>
    <w:rsid w:val="004E56A8"/>
    <w:rsid w:val="004E602A"/>
    <w:rsid w:val="004E6A96"/>
    <w:rsid w:val="004E6B89"/>
    <w:rsid w:val="004E6DEC"/>
    <w:rsid w:val="004E7395"/>
    <w:rsid w:val="004E7527"/>
    <w:rsid w:val="004F1668"/>
    <w:rsid w:val="004F25BB"/>
    <w:rsid w:val="004F52E5"/>
    <w:rsid w:val="004F58B0"/>
    <w:rsid w:val="004F63CE"/>
    <w:rsid w:val="004F6F80"/>
    <w:rsid w:val="004F7522"/>
    <w:rsid w:val="005003F1"/>
    <w:rsid w:val="00500AF2"/>
    <w:rsid w:val="00500DE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C29"/>
    <w:rsid w:val="0053428F"/>
    <w:rsid w:val="0053442A"/>
    <w:rsid w:val="005362D7"/>
    <w:rsid w:val="00536A0D"/>
    <w:rsid w:val="00540642"/>
    <w:rsid w:val="00540A1D"/>
    <w:rsid w:val="00540FC4"/>
    <w:rsid w:val="005433BC"/>
    <w:rsid w:val="0054478E"/>
    <w:rsid w:val="0054535A"/>
    <w:rsid w:val="005460B2"/>
    <w:rsid w:val="00551144"/>
    <w:rsid w:val="00555C0B"/>
    <w:rsid w:val="00557F10"/>
    <w:rsid w:val="005621B9"/>
    <w:rsid w:val="005635E4"/>
    <w:rsid w:val="00563C85"/>
    <w:rsid w:val="00563D94"/>
    <w:rsid w:val="00563ED5"/>
    <w:rsid w:val="005649DC"/>
    <w:rsid w:val="005674C3"/>
    <w:rsid w:val="00570131"/>
    <w:rsid w:val="005708CF"/>
    <w:rsid w:val="0057203B"/>
    <w:rsid w:val="00572621"/>
    <w:rsid w:val="0057328B"/>
    <w:rsid w:val="00574E71"/>
    <w:rsid w:val="0057654C"/>
    <w:rsid w:val="005769D0"/>
    <w:rsid w:val="00577E1C"/>
    <w:rsid w:val="00580D8C"/>
    <w:rsid w:val="00582191"/>
    <w:rsid w:val="0058224E"/>
    <w:rsid w:val="00583BBC"/>
    <w:rsid w:val="00587A01"/>
    <w:rsid w:val="005919A7"/>
    <w:rsid w:val="00591D2D"/>
    <w:rsid w:val="0059226A"/>
    <w:rsid w:val="005922A9"/>
    <w:rsid w:val="0059587A"/>
    <w:rsid w:val="00597451"/>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EA"/>
    <w:rsid w:val="00624E49"/>
    <w:rsid w:val="0062577E"/>
    <w:rsid w:val="006274E0"/>
    <w:rsid w:val="00627586"/>
    <w:rsid w:val="00631225"/>
    <w:rsid w:val="00631F3A"/>
    <w:rsid w:val="00632987"/>
    <w:rsid w:val="00634C0A"/>
    <w:rsid w:val="00636B33"/>
    <w:rsid w:val="00640711"/>
    <w:rsid w:val="0064101C"/>
    <w:rsid w:val="0064172F"/>
    <w:rsid w:val="006423FF"/>
    <w:rsid w:val="00643113"/>
    <w:rsid w:val="006503B7"/>
    <w:rsid w:val="006548DC"/>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A52"/>
    <w:rsid w:val="0069433D"/>
    <w:rsid w:val="00694FCD"/>
    <w:rsid w:val="00695FEE"/>
    <w:rsid w:val="006A0720"/>
    <w:rsid w:val="006A1190"/>
    <w:rsid w:val="006A2EA3"/>
    <w:rsid w:val="006A474F"/>
    <w:rsid w:val="006A4AA6"/>
    <w:rsid w:val="006A7935"/>
    <w:rsid w:val="006B043D"/>
    <w:rsid w:val="006B08B0"/>
    <w:rsid w:val="006B1D17"/>
    <w:rsid w:val="006B2894"/>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AF4"/>
    <w:rsid w:val="006F5D31"/>
    <w:rsid w:val="006F6B15"/>
    <w:rsid w:val="00700473"/>
    <w:rsid w:val="007006F3"/>
    <w:rsid w:val="007014C8"/>
    <w:rsid w:val="00702734"/>
    <w:rsid w:val="00703B36"/>
    <w:rsid w:val="007050DD"/>
    <w:rsid w:val="00705F80"/>
    <w:rsid w:val="00706082"/>
    <w:rsid w:val="00710294"/>
    <w:rsid w:val="0071068A"/>
    <w:rsid w:val="00710FD9"/>
    <w:rsid w:val="00714A71"/>
    <w:rsid w:val="007151EF"/>
    <w:rsid w:val="00716F35"/>
    <w:rsid w:val="00717E53"/>
    <w:rsid w:val="007201E5"/>
    <w:rsid w:val="007204EB"/>
    <w:rsid w:val="0072391A"/>
    <w:rsid w:val="00724B51"/>
    <w:rsid w:val="00724C35"/>
    <w:rsid w:val="007258E8"/>
    <w:rsid w:val="0072626A"/>
    <w:rsid w:val="007274A6"/>
    <w:rsid w:val="00731CAC"/>
    <w:rsid w:val="0073246A"/>
    <w:rsid w:val="00736896"/>
    <w:rsid w:val="00736B4A"/>
    <w:rsid w:val="00742259"/>
    <w:rsid w:val="00743146"/>
    <w:rsid w:val="00745A49"/>
    <w:rsid w:val="007462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5179"/>
    <w:rsid w:val="00785C13"/>
    <w:rsid w:val="00786157"/>
    <w:rsid w:val="00787694"/>
    <w:rsid w:val="007908EC"/>
    <w:rsid w:val="00790ABB"/>
    <w:rsid w:val="00792773"/>
    <w:rsid w:val="007930AD"/>
    <w:rsid w:val="007940EE"/>
    <w:rsid w:val="007944E7"/>
    <w:rsid w:val="0079486C"/>
    <w:rsid w:val="00795729"/>
    <w:rsid w:val="0079720B"/>
    <w:rsid w:val="007A14E6"/>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10BD5"/>
    <w:rsid w:val="00812AFF"/>
    <w:rsid w:val="00814D53"/>
    <w:rsid w:val="00814E58"/>
    <w:rsid w:val="00815EF4"/>
    <w:rsid w:val="00816220"/>
    <w:rsid w:val="00820945"/>
    <w:rsid w:val="008215E0"/>
    <w:rsid w:val="00824043"/>
    <w:rsid w:val="00824284"/>
    <w:rsid w:val="00824619"/>
    <w:rsid w:val="00827100"/>
    <w:rsid w:val="00830ADD"/>
    <w:rsid w:val="00832E55"/>
    <w:rsid w:val="008339AC"/>
    <w:rsid w:val="00834488"/>
    <w:rsid w:val="00834BAD"/>
    <w:rsid w:val="00834D8D"/>
    <w:rsid w:val="00840219"/>
    <w:rsid w:val="00842B07"/>
    <w:rsid w:val="00843957"/>
    <w:rsid w:val="00843F44"/>
    <w:rsid w:val="008462DD"/>
    <w:rsid w:val="00846750"/>
    <w:rsid w:val="00846F7C"/>
    <w:rsid w:val="0084737D"/>
    <w:rsid w:val="0085508F"/>
    <w:rsid w:val="00855ECA"/>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81F9A"/>
    <w:rsid w:val="00882EA1"/>
    <w:rsid w:val="008831F4"/>
    <w:rsid w:val="00883501"/>
    <w:rsid w:val="00883E09"/>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E40"/>
    <w:rsid w:val="008C28B4"/>
    <w:rsid w:val="008C2C51"/>
    <w:rsid w:val="008C3B72"/>
    <w:rsid w:val="008C60E0"/>
    <w:rsid w:val="008D193B"/>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09F"/>
    <w:rsid w:val="008F5224"/>
    <w:rsid w:val="008F5999"/>
    <w:rsid w:val="008F5F7C"/>
    <w:rsid w:val="008F61BD"/>
    <w:rsid w:val="008F6E42"/>
    <w:rsid w:val="00901150"/>
    <w:rsid w:val="00901DE8"/>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879"/>
    <w:rsid w:val="00997A8E"/>
    <w:rsid w:val="00997BEE"/>
    <w:rsid w:val="009A0C38"/>
    <w:rsid w:val="009A7A08"/>
    <w:rsid w:val="009B23A4"/>
    <w:rsid w:val="009B27B7"/>
    <w:rsid w:val="009B39B4"/>
    <w:rsid w:val="009B59C9"/>
    <w:rsid w:val="009B605C"/>
    <w:rsid w:val="009C04D8"/>
    <w:rsid w:val="009C1D0D"/>
    <w:rsid w:val="009C235D"/>
    <w:rsid w:val="009C3FFA"/>
    <w:rsid w:val="009C4E41"/>
    <w:rsid w:val="009C5AD8"/>
    <w:rsid w:val="009C62E6"/>
    <w:rsid w:val="009C7415"/>
    <w:rsid w:val="009C78ED"/>
    <w:rsid w:val="009D219B"/>
    <w:rsid w:val="009D4082"/>
    <w:rsid w:val="009D4431"/>
    <w:rsid w:val="009D4677"/>
    <w:rsid w:val="009D4694"/>
    <w:rsid w:val="009D4A51"/>
    <w:rsid w:val="009D619B"/>
    <w:rsid w:val="009D652B"/>
    <w:rsid w:val="009E1EA1"/>
    <w:rsid w:val="009E3530"/>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2F03"/>
    <w:rsid w:val="00A53FE3"/>
    <w:rsid w:val="00A54D43"/>
    <w:rsid w:val="00A55797"/>
    <w:rsid w:val="00A60DF6"/>
    <w:rsid w:val="00A616C4"/>
    <w:rsid w:val="00A6183D"/>
    <w:rsid w:val="00A66E09"/>
    <w:rsid w:val="00A6794A"/>
    <w:rsid w:val="00A71756"/>
    <w:rsid w:val="00A73042"/>
    <w:rsid w:val="00A73AC4"/>
    <w:rsid w:val="00A74EF2"/>
    <w:rsid w:val="00A74F0C"/>
    <w:rsid w:val="00A751D0"/>
    <w:rsid w:val="00A75C2D"/>
    <w:rsid w:val="00A7751B"/>
    <w:rsid w:val="00A77893"/>
    <w:rsid w:val="00A80130"/>
    <w:rsid w:val="00A80790"/>
    <w:rsid w:val="00A80B8F"/>
    <w:rsid w:val="00A8106F"/>
    <w:rsid w:val="00A84165"/>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6E20"/>
    <w:rsid w:val="00AC2C77"/>
    <w:rsid w:val="00AC3E20"/>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7AB1"/>
    <w:rsid w:val="00B07BDE"/>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5371"/>
    <w:rsid w:val="00B353BE"/>
    <w:rsid w:val="00B35CF9"/>
    <w:rsid w:val="00B36394"/>
    <w:rsid w:val="00B364E1"/>
    <w:rsid w:val="00B36B48"/>
    <w:rsid w:val="00B36E14"/>
    <w:rsid w:val="00B371C6"/>
    <w:rsid w:val="00B3785C"/>
    <w:rsid w:val="00B40BBE"/>
    <w:rsid w:val="00B41F98"/>
    <w:rsid w:val="00B42005"/>
    <w:rsid w:val="00B518F6"/>
    <w:rsid w:val="00B51FFE"/>
    <w:rsid w:val="00B531FA"/>
    <w:rsid w:val="00B5444D"/>
    <w:rsid w:val="00B612B1"/>
    <w:rsid w:val="00B61400"/>
    <w:rsid w:val="00B619C5"/>
    <w:rsid w:val="00B7045D"/>
    <w:rsid w:val="00B708D8"/>
    <w:rsid w:val="00B719B9"/>
    <w:rsid w:val="00B7203F"/>
    <w:rsid w:val="00B7262D"/>
    <w:rsid w:val="00B75168"/>
    <w:rsid w:val="00B753D5"/>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4471"/>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41A0"/>
    <w:rsid w:val="00C14E35"/>
    <w:rsid w:val="00C16297"/>
    <w:rsid w:val="00C20478"/>
    <w:rsid w:val="00C22BCB"/>
    <w:rsid w:val="00C23344"/>
    <w:rsid w:val="00C2396C"/>
    <w:rsid w:val="00C24F01"/>
    <w:rsid w:val="00C253B8"/>
    <w:rsid w:val="00C2564B"/>
    <w:rsid w:val="00C26986"/>
    <w:rsid w:val="00C27611"/>
    <w:rsid w:val="00C2764A"/>
    <w:rsid w:val="00C30684"/>
    <w:rsid w:val="00C3268F"/>
    <w:rsid w:val="00C336B9"/>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5A7E"/>
    <w:rsid w:val="00C65CBF"/>
    <w:rsid w:val="00C66437"/>
    <w:rsid w:val="00C71C40"/>
    <w:rsid w:val="00C7272D"/>
    <w:rsid w:val="00C73377"/>
    <w:rsid w:val="00C73D49"/>
    <w:rsid w:val="00C742F7"/>
    <w:rsid w:val="00C757A5"/>
    <w:rsid w:val="00C767BB"/>
    <w:rsid w:val="00C76EAD"/>
    <w:rsid w:val="00C77B43"/>
    <w:rsid w:val="00C77BE8"/>
    <w:rsid w:val="00C81D35"/>
    <w:rsid w:val="00C828AB"/>
    <w:rsid w:val="00C83B8E"/>
    <w:rsid w:val="00C87E64"/>
    <w:rsid w:val="00C9019A"/>
    <w:rsid w:val="00C9622F"/>
    <w:rsid w:val="00CA0838"/>
    <w:rsid w:val="00CA1D68"/>
    <w:rsid w:val="00CA2515"/>
    <w:rsid w:val="00CA25BD"/>
    <w:rsid w:val="00CA2F5D"/>
    <w:rsid w:val="00CA4B60"/>
    <w:rsid w:val="00CA623E"/>
    <w:rsid w:val="00CB0532"/>
    <w:rsid w:val="00CB32C3"/>
    <w:rsid w:val="00CB37EB"/>
    <w:rsid w:val="00CB3E80"/>
    <w:rsid w:val="00CB5001"/>
    <w:rsid w:val="00CB7D51"/>
    <w:rsid w:val="00CC0CA2"/>
    <w:rsid w:val="00CC186E"/>
    <w:rsid w:val="00CC1F36"/>
    <w:rsid w:val="00CC2B8C"/>
    <w:rsid w:val="00CC4B99"/>
    <w:rsid w:val="00CC5C41"/>
    <w:rsid w:val="00CC70A6"/>
    <w:rsid w:val="00CC7D0E"/>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333D7"/>
    <w:rsid w:val="00D33BE9"/>
    <w:rsid w:val="00D34579"/>
    <w:rsid w:val="00D36878"/>
    <w:rsid w:val="00D40AD4"/>
    <w:rsid w:val="00D41042"/>
    <w:rsid w:val="00D42A9D"/>
    <w:rsid w:val="00D43B6D"/>
    <w:rsid w:val="00D43CAD"/>
    <w:rsid w:val="00D45430"/>
    <w:rsid w:val="00D45ABB"/>
    <w:rsid w:val="00D466C0"/>
    <w:rsid w:val="00D502E5"/>
    <w:rsid w:val="00D5199E"/>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CB3"/>
    <w:rsid w:val="00D72DE6"/>
    <w:rsid w:val="00D74250"/>
    <w:rsid w:val="00D759D6"/>
    <w:rsid w:val="00D802DB"/>
    <w:rsid w:val="00D814F0"/>
    <w:rsid w:val="00D81B2E"/>
    <w:rsid w:val="00D86323"/>
    <w:rsid w:val="00D87BAD"/>
    <w:rsid w:val="00D91E8B"/>
    <w:rsid w:val="00D92091"/>
    <w:rsid w:val="00D92856"/>
    <w:rsid w:val="00D92B9C"/>
    <w:rsid w:val="00D93AC3"/>
    <w:rsid w:val="00D96DF7"/>
    <w:rsid w:val="00D976B7"/>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3614"/>
    <w:rsid w:val="00DE4376"/>
    <w:rsid w:val="00DF03CD"/>
    <w:rsid w:val="00DF1B72"/>
    <w:rsid w:val="00DF1EED"/>
    <w:rsid w:val="00DF22D2"/>
    <w:rsid w:val="00DF30CB"/>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3667"/>
    <w:rsid w:val="00E4496B"/>
    <w:rsid w:val="00E45286"/>
    <w:rsid w:val="00E46CA6"/>
    <w:rsid w:val="00E47EC9"/>
    <w:rsid w:val="00E51581"/>
    <w:rsid w:val="00E51BAE"/>
    <w:rsid w:val="00E51FCC"/>
    <w:rsid w:val="00E543D3"/>
    <w:rsid w:val="00E54C6B"/>
    <w:rsid w:val="00E550F0"/>
    <w:rsid w:val="00E565E7"/>
    <w:rsid w:val="00E62071"/>
    <w:rsid w:val="00E62A2A"/>
    <w:rsid w:val="00E64A41"/>
    <w:rsid w:val="00E64DD7"/>
    <w:rsid w:val="00E65A9D"/>
    <w:rsid w:val="00E66DF5"/>
    <w:rsid w:val="00E67061"/>
    <w:rsid w:val="00E67EFA"/>
    <w:rsid w:val="00E7024C"/>
    <w:rsid w:val="00E73089"/>
    <w:rsid w:val="00E7356C"/>
    <w:rsid w:val="00E7390E"/>
    <w:rsid w:val="00E73973"/>
    <w:rsid w:val="00E8157D"/>
    <w:rsid w:val="00E82101"/>
    <w:rsid w:val="00E83894"/>
    <w:rsid w:val="00E8421B"/>
    <w:rsid w:val="00E84490"/>
    <w:rsid w:val="00E85EE6"/>
    <w:rsid w:val="00E9033D"/>
    <w:rsid w:val="00E91D03"/>
    <w:rsid w:val="00E9248A"/>
    <w:rsid w:val="00E95D0B"/>
    <w:rsid w:val="00E95FB4"/>
    <w:rsid w:val="00E96D00"/>
    <w:rsid w:val="00E978CD"/>
    <w:rsid w:val="00EA0278"/>
    <w:rsid w:val="00EA0FAC"/>
    <w:rsid w:val="00EA38AA"/>
    <w:rsid w:val="00EA3F32"/>
    <w:rsid w:val="00EA404B"/>
    <w:rsid w:val="00EA6DF7"/>
    <w:rsid w:val="00EB16E6"/>
    <w:rsid w:val="00EB1CD9"/>
    <w:rsid w:val="00EB2EFC"/>
    <w:rsid w:val="00EB3307"/>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D57"/>
    <w:rsid w:val="00EE2C0E"/>
    <w:rsid w:val="00EE5491"/>
    <w:rsid w:val="00EE6152"/>
    <w:rsid w:val="00EE6D9A"/>
    <w:rsid w:val="00EE7259"/>
    <w:rsid w:val="00EF0BFF"/>
    <w:rsid w:val="00EF4716"/>
    <w:rsid w:val="00EF6850"/>
    <w:rsid w:val="00F00C9A"/>
    <w:rsid w:val="00F017EA"/>
    <w:rsid w:val="00F01941"/>
    <w:rsid w:val="00F01FE2"/>
    <w:rsid w:val="00F02EA6"/>
    <w:rsid w:val="00F076AA"/>
    <w:rsid w:val="00F109F6"/>
    <w:rsid w:val="00F129E3"/>
    <w:rsid w:val="00F12DEB"/>
    <w:rsid w:val="00F13045"/>
    <w:rsid w:val="00F1324E"/>
    <w:rsid w:val="00F144BB"/>
    <w:rsid w:val="00F151F8"/>
    <w:rsid w:val="00F158F2"/>
    <w:rsid w:val="00F15A57"/>
    <w:rsid w:val="00F15DF5"/>
    <w:rsid w:val="00F174FD"/>
    <w:rsid w:val="00F20B1C"/>
    <w:rsid w:val="00F23868"/>
    <w:rsid w:val="00F24BE3"/>
    <w:rsid w:val="00F25F05"/>
    <w:rsid w:val="00F26D3A"/>
    <w:rsid w:val="00F26FF8"/>
    <w:rsid w:val="00F30EEC"/>
    <w:rsid w:val="00F32FF3"/>
    <w:rsid w:val="00F33B84"/>
    <w:rsid w:val="00F41058"/>
    <w:rsid w:val="00F416DD"/>
    <w:rsid w:val="00F41861"/>
    <w:rsid w:val="00F42C7D"/>
    <w:rsid w:val="00F45115"/>
    <w:rsid w:val="00F45852"/>
    <w:rsid w:val="00F50BDC"/>
    <w:rsid w:val="00F53957"/>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31F2"/>
    <w:rsid w:val="00F84B01"/>
    <w:rsid w:val="00F84F3E"/>
    <w:rsid w:val="00F857EC"/>
    <w:rsid w:val="00F91590"/>
    <w:rsid w:val="00F91C40"/>
    <w:rsid w:val="00F923BA"/>
    <w:rsid w:val="00F93690"/>
    <w:rsid w:val="00F94A3D"/>
    <w:rsid w:val="00F96136"/>
    <w:rsid w:val="00FA042A"/>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456"/>
    <w:rsid w:val="00FB2ED5"/>
    <w:rsid w:val="00FB46DE"/>
    <w:rsid w:val="00FB5E42"/>
    <w:rsid w:val="00FB69C6"/>
    <w:rsid w:val="00FC3A9D"/>
    <w:rsid w:val="00FC5276"/>
    <w:rsid w:val="00FC6296"/>
    <w:rsid w:val="00FC66F7"/>
    <w:rsid w:val="00FD08E8"/>
    <w:rsid w:val="00FD1BB0"/>
    <w:rsid w:val="00FD2789"/>
    <w:rsid w:val="00FD2F36"/>
    <w:rsid w:val="00FE1506"/>
    <w:rsid w:val="00FE317B"/>
    <w:rsid w:val="00FE3342"/>
    <w:rsid w:val="00FE3E4A"/>
    <w:rsid w:val="00FE475A"/>
    <w:rsid w:val="00FE765C"/>
    <w:rsid w:val="00FF35B6"/>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00DE2"/>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4960</Words>
  <Characters>56895</Characters>
  <Application>Microsoft Office Word</Application>
  <DocSecurity>0</DocSecurity>
  <Lines>1580</Lines>
  <Paragraphs>75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1101</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385</cp:revision>
  <dcterms:created xsi:type="dcterms:W3CDTF">2025-01-23T13:47:00Z</dcterms:created>
  <dcterms:modified xsi:type="dcterms:W3CDTF">2025-02-1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